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14A57" w14:textId="77777777" w:rsidR="007A28CE" w:rsidRPr="00705A12" w:rsidRDefault="008737D5" w:rsidP="00E108D8">
      <w:pPr>
        <w:jc w:val="center"/>
        <w:rPr>
          <w:b/>
          <w:sz w:val="52"/>
        </w:rPr>
      </w:pPr>
      <w:r w:rsidRPr="00E108D8">
        <w:rPr>
          <w:b/>
          <w:sz w:val="52"/>
          <w:lang w:val="en-US"/>
        </w:rPr>
        <w:t>Multifitting</w:t>
      </w:r>
    </w:p>
    <w:p w14:paraId="2ECDC359" w14:textId="77777777"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p>
    <w:p w14:paraId="26CBFBB5" w14:textId="77777777"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14:paraId="7A842871" w14:textId="77777777" w:rsidR="009E4525" w:rsidRPr="00A90904" w:rsidRDefault="004958FB" w:rsidP="00E108D8">
      <w:pPr>
        <w:jc w:val="center"/>
        <w:rPr>
          <w:b/>
          <w:sz w:val="36"/>
        </w:rPr>
      </w:pPr>
      <w:r>
        <w:rPr>
          <w:b/>
          <w:sz w:val="36"/>
          <w:lang w:val="en-US"/>
        </w:rPr>
        <w:t>v</w:t>
      </w:r>
      <w:r w:rsidRPr="00F76061">
        <w:rPr>
          <w:b/>
          <w:sz w:val="36"/>
        </w:rPr>
        <w:t>.1.</w:t>
      </w:r>
      <w:r w:rsidR="006A4969">
        <w:rPr>
          <w:b/>
          <w:sz w:val="36"/>
        </w:rPr>
        <w:t>2</w:t>
      </w:r>
    </w:p>
    <w:p w14:paraId="3B106126" w14:textId="77777777" w:rsidR="00E108D8" w:rsidRPr="005A2004" w:rsidRDefault="005A2004" w:rsidP="005A2004">
      <w:pPr>
        <w:jc w:val="center"/>
      </w:pPr>
      <w:r w:rsidRPr="005A2004">
        <w:t>Михаил Свечников</w:t>
      </w:r>
    </w:p>
    <w:p w14:paraId="7E6BD06F" w14:textId="77777777" w:rsidR="005A2004" w:rsidRPr="005A2004" w:rsidRDefault="00000000" w:rsidP="005A2004">
      <w:pPr>
        <w:jc w:val="center"/>
      </w:pPr>
      <w:hyperlink r:id="rId6" w:history="1">
        <w:r w:rsidR="005A2004" w:rsidRPr="00B35958">
          <w:rPr>
            <w:rStyle w:val="Hyperlink"/>
            <w:lang w:val="en-US"/>
          </w:rPr>
          <w:t>svechnikovmv</w:t>
        </w:r>
        <w:r w:rsidR="005A2004" w:rsidRPr="005A2004">
          <w:rPr>
            <w:rStyle w:val="Hyperlink"/>
          </w:rPr>
          <w:t>@</w:t>
        </w:r>
        <w:r w:rsidR="005A2004" w:rsidRPr="00B35958">
          <w:rPr>
            <w:rStyle w:val="Hyperlink"/>
            <w:lang w:val="en-US"/>
          </w:rPr>
          <w:t>gmail</w:t>
        </w:r>
        <w:r w:rsidR="005A2004" w:rsidRPr="005A2004">
          <w:rPr>
            <w:rStyle w:val="Hyperlink"/>
          </w:rPr>
          <w:t>.</w:t>
        </w:r>
        <w:r w:rsidR="005A2004" w:rsidRPr="00B35958">
          <w:rPr>
            <w:rStyle w:val="Hyperlink"/>
            <w:lang w:val="en-US"/>
          </w:rPr>
          <w:t>com</w:t>
        </w:r>
      </w:hyperlink>
    </w:p>
    <w:p w14:paraId="0928262B" w14:textId="77777777" w:rsidR="005A2004" w:rsidRPr="005A2004" w:rsidRDefault="006A4969" w:rsidP="005A2004">
      <w:pPr>
        <w:jc w:val="center"/>
      </w:pPr>
      <w:r>
        <w:t>21</w:t>
      </w:r>
      <w:r w:rsidR="00635B9B">
        <w:t xml:space="preserve"> </w:t>
      </w:r>
      <w:r>
        <w:t>февраля</w:t>
      </w:r>
      <w:r w:rsidR="00635B9B">
        <w:t xml:space="preserve"> </w:t>
      </w:r>
      <w:r w:rsidR="005A2004" w:rsidRPr="005A2004">
        <w:t>20</w:t>
      </w:r>
      <w: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644CEC34" w14:textId="77777777" w:rsidR="00350D83" w:rsidRDefault="00350D83">
          <w:pPr>
            <w:pStyle w:val="TOCHeading"/>
          </w:pPr>
          <w:r>
            <w:t>Оглавление</w:t>
          </w:r>
        </w:p>
        <w:p w14:paraId="760E63A6" w14:textId="77777777" w:rsidR="00CB58B6"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Hyperlink"/>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0821C6">
              <w:rPr>
                <w:noProof/>
                <w:webHidden/>
              </w:rPr>
              <w:t>2</w:t>
            </w:r>
            <w:r w:rsidR="00CB58B6">
              <w:rPr>
                <w:noProof/>
                <w:webHidden/>
              </w:rPr>
              <w:fldChar w:fldCharType="end"/>
            </w:r>
          </w:hyperlink>
        </w:p>
        <w:p w14:paraId="2111D290"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Hyperlink"/>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14:paraId="43C7B082"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Hyperlink"/>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14:paraId="5ECB4F08"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Hyperlink"/>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38A3BDA6"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Hyperlink"/>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7CAF57AD"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Hyperlink"/>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6DC387E6"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Hyperlink"/>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0821C6">
              <w:rPr>
                <w:noProof/>
                <w:webHidden/>
              </w:rPr>
              <w:t>7</w:t>
            </w:r>
            <w:r w:rsidR="00CB58B6">
              <w:rPr>
                <w:noProof/>
                <w:webHidden/>
              </w:rPr>
              <w:fldChar w:fldCharType="end"/>
            </w:r>
          </w:hyperlink>
        </w:p>
        <w:p w14:paraId="01416CBB"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Hyperlink"/>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0821C6">
              <w:rPr>
                <w:noProof/>
                <w:webHidden/>
              </w:rPr>
              <w:t>11</w:t>
            </w:r>
            <w:r w:rsidR="00CB58B6">
              <w:rPr>
                <w:noProof/>
                <w:webHidden/>
              </w:rPr>
              <w:fldChar w:fldCharType="end"/>
            </w:r>
          </w:hyperlink>
        </w:p>
        <w:p w14:paraId="45F5043F"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Hyperlink"/>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0821C6">
              <w:rPr>
                <w:noProof/>
                <w:webHidden/>
              </w:rPr>
              <w:t>12</w:t>
            </w:r>
            <w:r w:rsidR="00CB58B6">
              <w:rPr>
                <w:noProof/>
                <w:webHidden/>
              </w:rPr>
              <w:fldChar w:fldCharType="end"/>
            </w:r>
          </w:hyperlink>
        </w:p>
        <w:p w14:paraId="63B0B536"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Hyperlink"/>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0821C6">
              <w:rPr>
                <w:noProof/>
                <w:webHidden/>
              </w:rPr>
              <w:t>25</w:t>
            </w:r>
            <w:r w:rsidR="00CB58B6">
              <w:rPr>
                <w:noProof/>
                <w:webHidden/>
              </w:rPr>
              <w:fldChar w:fldCharType="end"/>
            </w:r>
          </w:hyperlink>
        </w:p>
        <w:p w14:paraId="0D24B322"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Hyperlink"/>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0821C6">
              <w:rPr>
                <w:noProof/>
                <w:webHidden/>
              </w:rPr>
              <w:t>28</w:t>
            </w:r>
            <w:r w:rsidR="00CB58B6">
              <w:rPr>
                <w:noProof/>
                <w:webHidden/>
              </w:rPr>
              <w:fldChar w:fldCharType="end"/>
            </w:r>
          </w:hyperlink>
        </w:p>
        <w:p w14:paraId="53F8E303"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Hyperlink"/>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14:paraId="0E29C4C2"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Hyperlink"/>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14:paraId="736DF1B5"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Hyperlink"/>
                <w:b/>
                <w:noProof/>
              </w:rPr>
              <w:t>Исто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0821C6">
              <w:rPr>
                <w:noProof/>
                <w:webHidden/>
              </w:rPr>
              <w:t>33</w:t>
            </w:r>
            <w:r w:rsidR="00CB58B6">
              <w:rPr>
                <w:noProof/>
                <w:webHidden/>
              </w:rPr>
              <w:fldChar w:fldCharType="end"/>
            </w:r>
          </w:hyperlink>
        </w:p>
        <w:p w14:paraId="5BDEA589"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Hyperlink"/>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0821C6">
              <w:rPr>
                <w:noProof/>
                <w:webHidden/>
              </w:rPr>
              <w:t>34</w:t>
            </w:r>
            <w:r w:rsidR="00CB58B6">
              <w:rPr>
                <w:noProof/>
                <w:webHidden/>
              </w:rPr>
              <w:fldChar w:fldCharType="end"/>
            </w:r>
          </w:hyperlink>
        </w:p>
        <w:p w14:paraId="0781717C" w14:textId="77777777" w:rsidR="00350D83" w:rsidRDefault="00350D83">
          <w:r>
            <w:rPr>
              <w:b/>
              <w:bCs/>
            </w:rPr>
            <w:fldChar w:fldCharType="end"/>
          </w:r>
        </w:p>
      </w:sdtContent>
    </w:sdt>
    <w:p w14:paraId="0BEB4711" w14:textId="77777777" w:rsidR="00E108D8" w:rsidRDefault="00E108D8"/>
    <w:p w14:paraId="5C12004F" w14:textId="77777777" w:rsidR="00705A12" w:rsidRDefault="00705A12"/>
    <w:p w14:paraId="39A2CC30" w14:textId="77777777" w:rsidR="00705A12" w:rsidRDefault="00705A12"/>
    <w:p w14:paraId="35802016" w14:textId="77777777" w:rsidR="00705A12" w:rsidRDefault="00705A12"/>
    <w:p w14:paraId="0F5BACE2" w14:textId="77777777" w:rsidR="00705A12" w:rsidRDefault="00705A12"/>
    <w:p w14:paraId="4B04191E" w14:textId="77777777" w:rsidR="00705A12" w:rsidRDefault="00705A12"/>
    <w:p w14:paraId="77446485" w14:textId="77777777" w:rsidR="00705A12" w:rsidRDefault="00705A12"/>
    <w:p w14:paraId="15D12D3E" w14:textId="77777777" w:rsidR="00705A12" w:rsidRDefault="00705A12"/>
    <w:p w14:paraId="14C15ECB" w14:textId="77777777" w:rsidR="00705A12" w:rsidRDefault="00705A12"/>
    <w:p w14:paraId="595E5F39" w14:textId="77777777" w:rsidR="00705A12" w:rsidRDefault="00705A12"/>
    <w:p w14:paraId="1477E081" w14:textId="77777777" w:rsidR="00350D83" w:rsidRPr="00350D83" w:rsidRDefault="00350D83" w:rsidP="00272D36">
      <w:pPr>
        <w:pStyle w:val="ListParagraph"/>
        <w:ind w:left="567"/>
        <w:jc w:val="both"/>
        <w:outlineLvl w:val="0"/>
        <w:rPr>
          <w:b/>
          <w:sz w:val="28"/>
        </w:rPr>
      </w:pPr>
      <w:bookmarkStart w:id="0" w:name="_Toc22208621"/>
      <w:r w:rsidRPr="00350D83">
        <w:rPr>
          <w:b/>
          <w:sz w:val="28"/>
        </w:rPr>
        <w:t>Введение</w:t>
      </w:r>
      <w:bookmarkEnd w:id="0"/>
    </w:p>
    <w:p w14:paraId="55EC83B0" w14:textId="77777777"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Hyperlink"/>
            <w:lang w:val="en-US"/>
          </w:rPr>
          <w:t>svechnikovmv</w:t>
        </w:r>
        <w:r w:rsidR="00380A8B" w:rsidRPr="00380A8B">
          <w:rPr>
            <w:rStyle w:val="Hyperlink"/>
          </w:rPr>
          <w:t>@</w:t>
        </w:r>
        <w:r w:rsidR="00380A8B" w:rsidRPr="00380A8B">
          <w:rPr>
            <w:rStyle w:val="Hyperlink"/>
            <w:lang w:val="en-US"/>
          </w:rPr>
          <w:t>gmail</w:t>
        </w:r>
        <w:r w:rsidR="00380A8B" w:rsidRPr="00380A8B">
          <w:rPr>
            <w:rStyle w:val="Hyperlink"/>
          </w:rPr>
          <w:t>.</w:t>
        </w:r>
        <w:r w:rsidR="00380A8B" w:rsidRPr="00380A8B">
          <w:rPr>
            <w:rStyle w:val="Hyperlink"/>
            <w:lang w:val="en-US"/>
          </w:rPr>
          <w:t>com</w:t>
        </w:r>
      </w:hyperlink>
      <w:r w:rsidR="00380A8B">
        <w:t>.</w:t>
      </w:r>
    </w:p>
    <w:p w14:paraId="6D84D412" w14:textId="77777777"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14:paraId="1BC8AE47" w14:textId="77777777"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Hyperlink"/>
            <w:lang w:val="en-US"/>
          </w:rPr>
          <w:t>http</w:t>
        </w:r>
        <w:r w:rsidRPr="005A0C53">
          <w:rPr>
            <w:rStyle w:val="Hyperlink"/>
          </w:rPr>
          <w:t>://</w:t>
        </w:r>
        <w:r w:rsidRPr="00B35958">
          <w:rPr>
            <w:rStyle w:val="Hyperlink"/>
            <w:lang w:val="en-US"/>
          </w:rPr>
          <w:t>www</w:t>
        </w:r>
        <w:r w:rsidRPr="005A0C53">
          <w:rPr>
            <w:rStyle w:val="Hyperlink"/>
          </w:rPr>
          <w:t>.</w:t>
        </w:r>
        <w:r w:rsidRPr="00B35958">
          <w:rPr>
            <w:rStyle w:val="Hyperlink"/>
            <w:lang w:val="en-US"/>
          </w:rPr>
          <w:t>rxollc</w:t>
        </w:r>
        <w:r w:rsidRPr="005A0C53">
          <w:rPr>
            <w:rStyle w:val="Hyperlink"/>
          </w:rPr>
          <w:t>.</w:t>
        </w:r>
        <w:r w:rsidRPr="00B35958">
          <w:rPr>
            <w:rStyle w:val="Hyperlink"/>
            <w:lang w:val="en-US"/>
          </w:rPr>
          <w:t>com</w:t>
        </w:r>
        <w:r w:rsidRPr="005A0C53">
          <w:rPr>
            <w:rStyle w:val="Hyperlink"/>
          </w:rPr>
          <w:t>/</w:t>
        </w:r>
        <w:r w:rsidRPr="00B35958">
          <w:rPr>
            <w:rStyle w:val="Hyperlink"/>
            <w:lang w:val="en-US"/>
          </w:rPr>
          <w:t>idl</w:t>
        </w:r>
        <w:r w:rsidRPr="005A0C53">
          <w:rPr>
            <w:rStyle w:val="Hyperlink"/>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xml:space="preserve">, </w:t>
      </w:r>
      <w:proofErr w:type="spellStart"/>
      <w:r w:rsidRPr="005A0C53">
        <w:t>GenX</w:t>
      </w:r>
      <w:proofErr w:type="spellEnd"/>
      <w:r w:rsidRPr="005A0C53">
        <w:t xml:space="preserve"> (</w:t>
      </w:r>
      <w:hyperlink r:id="rId9" w:history="1">
        <w:r w:rsidR="009B73E0" w:rsidRPr="00B35958">
          <w:rPr>
            <w:rStyle w:val="Hyperlink"/>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and</w:instrText>
      </w:r>
      <w:r w:rsidR="00E16BD0" w:rsidRPr="00881413">
        <w:rPr>
          <w:lang w:val="en-US"/>
        </w:rPr>
        <w:instrText xml:space="preserve"> </w:instrText>
      </w:r>
      <w:r w:rsidR="00E16BD0" w:rsidRPr="00E16BD0">
        <w:rPr>
          <w:lang w:val="en-US"/>
        </w:rPr>
        <w:instrText>neutron</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It</w:instrText>
      </w:r>
      <w:r w:rsidR="00E16BD0" w:rsidRPr="00881413">
        <w:rPr>
          <w:lang w:val="en-US"/>
        </w:rPr>
        <w:instrText xml:space="preserve"> </w:instrText>
      </w:r>
      <w:r w:rsidR="00E16BD0" w:rsidRPr="00E16BD0">
        <w:rPr>
          <w:lang w:val="en-US"/>
        </w:rPr>
        <w:instrText>utilizes</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arratt</w:instrText>
      </w:r>
      <w:r w:rsidR="00E16BD0" w:rsidRPr="00881413">
        <w:rPr>
          <w:lang w:val="en-US"/>
        </w:rPr>
        <w:instrText xml:space="preserve"> </w:instrText>
      </w:r>
      <w:r w:rsidR="00E16BD0" w:rsidRPr="00E16BD0">
        <w:rPr>
          <w:lang w:val="en-US"/>
        </w:rPr>
        <w:instrText>recursion</w:instrText>
      </w:r>
      <w:r w:rsidR="00E16BD0" w:rsidRPr="00881413">
        <w:rPr>
          <w:lang w:val="en-US"/>
        </w:rPr>
        <w:instrText xml:space="preserve"> </w:instrText>
      </w:r>
      <w:r w:rsidR="00E16BD0" w:rsidRPr="00E16BD0">
        <w:rPr>
          <w:lang w:val="en-US"/>
        </w:rPr>
        <w:instrText>formula</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simulating</w:instrText>
      </w:r>
      <w:r w:rsidR="00E16BD0" w:rsidRPr="00881413">
        <w:rPr>
          <w:lang w:val="en-US"/>
        </w:rPr>
        <w:instrText xml:space="preserve"> </w:instrText>
      </w:r>
      <w:r w:rsidR="00E16BD0" w:rsidRPr="00E16BD0">
        <w:rPr>
          <w:lang w:val="en-US"/>
        </w:rPr>
        <w:instrText>specular</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easily</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allowing</w:instrText>
      </w:r>
      <w:r w:rsidR="00E16BD0" w:rsidRPr="00881413">
        <w:rPr>
          <w:lang w:val="en-US"/>
        </w:rPr>
        <w:instrText xml:space="preserve"> </w:instrText>
      </w:r>
      <w:r w:rsidR="00E16BD0" w:rsidRPr="00E16BD0">
        <w:rPr>
          <w:lang w:val="en-US"/>
        </w:rPr>
        <w:instrText>user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incorporate</w:instrText>
      </w:r>
      <w:r w:rsidR="00E16BD0" w:rsidRPr="00881413">
        <w:rPr>
          <w:lang w:val="en-US"/>
        </w:rPr>
        <w:instrText xml:space="preserve"> </w:instrText>
      </w:r>
      <w:r w:rsidR="00E16BD0" w:rsidRPr="00E16BD0">
        <w:rPr>
          <w:lang w:val="en-US"/>
        </w:rPr>
        <w:instrText>their</w:instrText>
      </w:r>
      <w:r w:rsidR="00E16BD0" w:rsidRPr="00881413">
        <w:rPr>
          <w:lang w:val="en-US"/>
        </w:rPr>
        <w:instrText xml:space="preserve"> </w:instrText>
      </w:r>
      <w:r w:rsidR="00E16BD0" w:rsidRPr="00E16BD0">
        <w:rPr>
          <w:lang w:val="en-US"/>
        </w:rPr>
        <w:instrText>own</w:instrText>
      </w:r>
      <w:r w:rsidR="00E16BD0" w:rsidRPr="00881413">
        <w:rPr>
          <w:lang w:val="en-US"/>
        </w:rPr>
        <w:instrText xml:space="preserve"> </w:instrText>
      </w:r>
      <w:r w:rsidR="00E16BD0" w:rsidRPr="00E16BD0">
        <w:rPr>
          <w:lang w:val="en-US"/>
        </w:rPr>
        <w:instrText>models</w:instrText>
      </w:r>
      <w:r w:rsidR="00E16BD0" w:rsidRPr="00881413">
        <w:rPr>
          <w:lang w:val="en-US"/>
        </w:rPr>
        <w:instrText xml:space="preserve"> </w:instrText>
      </w:r>
      <w:r w:rsidR="00E16BD0" w:rsidRPr="00E16BD0">
        <w:rPr>
          <w:lang w:val="en-US"/>
        </w:rPr>
        <w:instrText>into</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This</w:instrText>
      </w:r>
      <w:r w:rsidR="00E16BD0" w:rsidRPr="00881413">
        <w:rPr>
          <w:lang w:val="en-US"/>
        </w:rPr>
        <w:instrText xml:space="preserve"> </w:instrText>
      </w:r>
      <w:r w:rsidR="00E16BD0" w:rsidRPr="00E16BD0">
        <w:rPr>
          <w:lang w:val="en-US"/>
        </w:rPr>
        <w:instrText>can</w:instrText>
      </w:r>
      <w:r w:rsidR="00E16BD0" w:rsidRPr="00881413">
        <w:rPr>
          <w:lang w:val="en-US"/>
        </w:rPr>
        <w:instrText xml:space="preserve"> </w:instrText>
      </w:r>
      <w:r w:rsidR="00E16BD0" w:rsidRPr="00E16BD0">
        <w:rPr>
          <w:lang w:val="en-US"/>
        </w:rPr>
        <w:instrText>be</w:instrText>
      </w:r>
      <w:r w:rsidR="00E16BD0" w:rsidRPr="00881413">
        <w:rPr>
          <w:lang w:val="en-US"/>
        </w:rPr>
        <w:instrText xml:space="preserve"> </w:instrText>
      </w:r>
      <w:r w:rsidR="00E16BD0" w:rsidRPr="00E16BD0">
        <w:rPr>
          <w:lang w:val="en-US"/>
        </w:rPr>
        <w:instrText>useful</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from</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scattering</w:instrText>
      </w:r>
      <w:r w:rsidR="00E16BD0" w:rsidRPr="00881413">
        <w:rPr>
          <w:lang w:val="en-US"/>
        </w:rPr>
        <w:instrText xml:space="preserve"> </w:instrText>
      </w:r>
      <w:r w:rsidR="00E16BD0" w:rsidRPr="00E16BD0">
        <w:rPr>
          <w:lang w:val="en-US"/>
        </w:rPr>
        <w:instrText>experiments</w:instrText>
      </w:r>
      <w:r w:rsidR="00E16BD0" w:rsidRPr="00881413">
        <w:rPr>
          <w:lang w:val="en-US"/>
        </w:rPr>
        <w:instrText xml:space="preserve">, </w:instrText>
      </w:r>
      <w:r w:rsidR="00E16BD0" w:rsidRPr="00E16BD0">
        <w:rPr>
          <w:lang w:val="en-US"/>
        </w:rPr>
        <w:instrText>or</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any</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minimization</w:instrText>
      </w:r>
      <w:r w:rsidR="00E16BD0" w:rsidRPr="00881413">
        <w:rPr>
          <w:lang w:val="en-US"/>
        </w:rPr>
        <w:instrText xml:space="preserve"> </w:instrText>
      </w:r>
      <w:r w:rsidR="00E16BD0" w:rsidRPr="00E16BD0">
        <w:rPr>
          <w:lang w:val="en-US"/>
        </w:rPr>
        <w:instrText>problem</w:instrText>
      </w:r>
      <w:r w:rsidR="00E16BD0" w:rsidRPr="00881413">
        <w:rPr>
          <w:lang w:val="en-US"/>
        </w:rPr>
        <w:instrText xml:space="preserve"> </w:instrText>
      </w:r>
      <w:r w:rsidR="00E16BD0" w:rsidRPr="00E16BD0">
        <w:rPr>
          <w:lang w:val="en-US"/>
        </w:rPr>
        <w:instrText>which</w:instrText>
      </w:r>
      <w:r w:rsidR="00E16BD0" w:rsidRPr="00881413">
        <w:rPr>
          <w:lang w:val="en-US"/>
        </w:rPr>
        <w:instrText xml:space="preserve"> </w:instrText>
      </w:r>
      <w:r w:rsidR="00E16BD0" w:rsidRPr="00E16BD0">
        <w:rPr>
          <w:lang w:val="en-US"/>
        </w:rPr>
        <w:instrText>has</w:instrText>
      </w:r>
      <w:r w:rsidR="00E16BD0" w:rsidRPr="00881413">
        <w:rPr>
          <w:lang w:val="en-US"/>
        </w:rPr>
        <w:instrText xml:space="preserve"> </w:instrText>
      </w:r>
      <w:r w:rsidR="00E16BD0" w:rsidRPr="00E16BD0">
        <w:rPr>
          <w:lang w:val="en-US"/>
        </w:rPr>
        <w:instrText>a</w:instrText>
      </w:r>
      <w:r w:rsidR="00E16BD0" w:rsidRPr="00881413">
        <w:rPr>
          <w:lang w:val="en-US"/>
        </w:rPr>
        <w:instrText xml:space="preserve"> </w:instrText>
      </w:r>
      <w:r w:rsidR="00E16BD0" w:rsidRPr="00E16BD0">
        <w:rPr>
          <w:lang w:val="en-US"/>
        </w:rPr>
        <w:instrText>large</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input</w:instrText>
      </w:r>
      <w:r w:rsidR="00E16BD0" w:rsidRPr="00881413">
        <w:rPr>
          <w:lang w:val="en-US"/>
        </w:rPr>
        <w:instrText xml:space="preserve"> </w:instrText>
      </w:r>
      <w:r w:rsidR="00E16BD0" w:rsidRPr="00E16BD0">
        <w:rPr>
          <w:lang w:val="en-US"/>
        </w:rPr>
        <w:instrText>parameters</w:instrText>
      </w:r>
      <w:r w:rsidR="00E16BD0" w:rsidRPr="00881413">
        <w:rPr>
          <w:lang w:val="en-US"/>
        </w:rPr>
        <w:instrText xml:space="preserve"> </w:instrText>
      </w:r>
      <w:r w:rsidR="00E16BD0" w:rsidRPr="00E16BD0">
        <w:rPr>
          <w:lang w:val="en-US"/>
        </w:rPr>
        <w:instrText>and</w:instrText>
      </w:r>
      <w:r w:rsidR="00E16BD0" w:rsidRPr="00881413">
        <w:rPr>
          <w:lang w:val="en-US"/>
        </w:rPr>
        <w:instrText>/</w:instrText>
      </w:r>
      <w:r w:rsidR="00E16BD0" w:rsidRPr="00E16BD0">
        <w:rPr>
          <w:lang w:val="en-US"/>
        </w:rPr>
        <w:instrText>or</w:instrText>
      </w:r>
      <w:r w:rsidR="00E16BD0" w:rsidRPr="00881413">
        <w:rPr>
          <w:lang w:val="en-US"/>
        </w:rPr>
        <w:instrText xml:space="preserve"> </w:instrText>
      </w:r>
      <w:r w:rsidR="00E16BD0" w:rsidRPr="00E16BD0">
        <w:rPr>
          <w:lang w:val="en-US"/>
        </w:rPr>
        <w:instrText>contains</w:instrText>
      </w:r>
      <w:r w:rsidR="00E16BD0" w:rsidRPr="00881413">
        <w:rPr>
          <w:lang w:val="en-US"/>
        </w:rPr>
        <w:instrText xml:space="preserve"> </w:instrText>
      </w:r>
      <w:r w:rsidR="00E16BD0" w:rsidRPr="00E16BD0">
        <w:rPr>
          <w:lang w:val="en-US"/>
        </w:rPr>
        <w:instrText>many</w:instrText>
      </w:r>
      <w:r w:rsidR="00E16BD0" w:rsidRPr="00881413">
        <w:rPr>
          <w:lang w:val="en-US"/>
        </w:rPr>
        <w:instrText xml:space="preserve"> </w:instrText>
      </w:r>
      <w:r w:rsidR="00E16BD0" w:rsidRPr="00E16BD0">
        <w:rPr>
          <w:lang w:val="en-US"/>
        </w:rPr>
        <w:instrText>local</w:instrText>
      </w:r>
      <w:r w:rsidR="00E16BD0" w:rsidRPr="00881413">
        <w:rPr>
          <w:lang w:val="en-US"/>
        </w:rPr>
        <w:instrText xml:space="preserve"> </w:instrText>
      </w:r>
      <w:r w:rsidR="00E16BD0" w:rsidRPr="00E16BD0">
        <w:rPr>
          <w:lang w:val="en-US"/>
        </w:rPr>
        <w:instrText>minima</w:instrText>
      </w:r>
      <w:r w:rsidR="00E16BD0" w:rsidRPr="00881413">
        <w:rPr>
          <w:lang w:val="en-US"/>
        </w:rPr>
        <w:instrText xml:space="preserve">, </w:instrText>
      </w:r>
      <w:r w:rsidR="00E16BD0" w:rsidRPr="00E16BD0">
        <w:rPr>
          <w:lang w:val="en-US"/>
        </w:rPr>
        <w:instrText>where</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suitable</w:instrText>
      </w:r>
      <w:r w:rsidR="00E16BD0" w:rsidRPr="00881413">
        <w:rPr>
          <w:lang w:val="en-US"/>
        </w:rPr>
        <w:instrText xml:space="preserve">. </w:instrText>
      </w:r>
      <w:r w:rsidR="00E16BD0" w:rsidRPr="00E16BD0">
        <w:rPr>
          <w:lang w:val="en-US"/>
        </w:rPr>
        <w:instrText>In</w:instrText>
      </w:r>
      <w:r w:rsidR="00E16BD0" w:rsidRPr="00881413">
        <w:rPr>
          <w:lang w:val="en-US"/>
        </w:rPr>
        <w:instrText xml:space="preserve"> </w:instrText>
      </w:r>
      <w:r w:rsidR="00E16BD0" w:rsidRPr="00E16BD0">
        <w:rPr>
          <w:lang w:val="en-US"/>
        </w:rPr>
        <w:instrText>addition</w:instrText>
      </w:r>
      <w:r w:rsidR="00E16BD0" w:rsidRPr="00881413">
        <w:rPr>
          <w:lang w:val="en-US"/>
        </w:rPr>
        <w:instrText xml:space="preserve">, </w:instrText>
      </w:r>
      <w:r w:rsidR="00E16BD0" w:rsidRPr="00E16BD0">
        <w:rPr>
          <w:lang w:val="en-US"/>
        </w:rPr>
        <w:instrText>GenX</w:instrText>
      </w:r>
      <w:r w:rsidR="00E16BD0" w:rsidRPr="00881413">
        <w:rPr>
          <w:lang w:val="en-US"/>
        </w:rPr>
        <w:instrText xml:space="preserve"> </w:instrText>
      </w:r>
      <w:r w:rsidR="00E16BD0" w:rsidRPr="00E16BD0">
        <w:rPr>
          <w:lang w:val="en-US"/>
        </w:rPr>
        <w:instrText>manage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fit</w:instrText>
      </w:r>
      <w:r w:rsidR="00E16BD0" w:rsidRPr="00881413">
        <w:rPr>
          <w:lang w:val="en-US"/>
        </w:rPr>
        <w:instrText xml:space="preserve"> </w:instrText>
      </w:r>
      <w:r w:rsidR="00E16BD0" w:rsidRPr="00E16BD0">
        <w:rPr>
          <w:lang w:val="en-US"/>
        </w:rPr>
        <w:instrText>an</w:instrText>
      </w:r>
      <w:r w:rsidR="00E16BD0" w:rsidRPr="00881413">
        <w:rPr>
          <w:lang w:val="en-US"/>
        </w:rPr>
        <w:instrText xml:space="preserve"> </w:instrText>
      </w:r>
      <w:r w:rsidR="00E16BD0" w:rsidRPr="00E16BD0">
        <w:rPr>
          <w:lang w:val="en-US"/>
        </w:rPr>
        <w:instrText>arbitrary</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sets</w:instrText>
      </w:r>
      <w:r w:rsidR="00E16BD0" w:rsidRPr="00881413">
        <w:rPr>
          <w:lang w:val="en-US"/>
        </w:rPr>
        <w:instrText xml:space="preserve"> </w:instrText>
      </w:r>
      <w:r w:rsidR="00E16BD0" w:rsidRPr="00E16BD0">
        <w:rPr>
          <w:lang w:val="en-US"/>
        </w:rPr>
        <w:instrText>simultaneousl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released</w:instrText>
      </w:r>
      <w:r w:rsidR="00E16BD0" w:rsidRPr="00881413">
        <w:rPr>
          <w:lang w:val="en-US"/>
        </w:rPr>
        <w:instrText xml:space="preserve"> </w:instrText>
      </w:r>
      <w:r w:rsidR="00E16BD0" w:rsidRPr="00E16BD0">
        <w:rPr>
          <w:lang w:val="en-US"/>
        </w:rPr>
        <w:instrText>under</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GNU</w:instrText>
      </w:r>
      <w:r w:rsidR="00E16BD0" w:rsidRPr="00881413">
        <w:rPr>
          <w:lang w:val="en-US"/>
        </w:rPr>
        <w:instrText xml:space="preserve"> </w:instrText>
      </w:r>
      <w:r w:rsidR="00E16BD0" w:rsidRPr="00E16BD0">
        <w:rPr>
          <w:lang w:val="en-US"/>
        </w:rPr>
        <w:instrText>General</w:instrText>
      </w:r>
      <w:r w:rsidR="00E16BD0" w:rsidRPr="00881413">
        <w:rPr>
          <w:lang w:val="en-US"/>
        </w:rPr>
        <w:instrText xml:space="preserve"> </w:instrText>
      </w:r>
      <w:r w:rsidR="00E16BD0" w:rsidRPr="00E16BD0">
        <w:rPr>
          <w:lang w:val="en-US"/>
        </w:rPr>
        <w:instrText>Public</w:instrText>
      </w:r>
      <w:r w:rsidR="00E16BD0" w:rsidRPr="00881413">
        <w:rPr>
          <w:lang w:val="en-US"/>
        </w:rPr>
        <w:instrText xml:space="preserve"> </w:instrText>
      </w:r>
      <w:r w:rsidR="00E16BD0" w:rsidRPr="00E16BD0">
        <w:rPr>
          <w:lang w:val="en-US"/>
        </w:rPr>
        <w:instrText>License</w:instrText>
      </w:r>
      <w:r w:rsidR="00E16BD0" w:rsidRPr="00881413">
        <w:rPr>
          <w:lang w:val="en-US"/>
        </w:rPr>
        <w:instrText>.","</w:instrText>
      </w:r>
      <w:r w:rsidR="00E16BD0" w:rsidRPr="00E16BD0">
        <w:rPr>
          <w:lang w:val="en-US"/>
        </w:rPr>
        <w:instrText>author</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Bj</w:instrText>
      </w:r>
      <w:r w:rsidR="00E16BD0" w:rsidRPr="00881413">
        <w:rPr>
          <w:lang w:val="en-US"/>
        </w:rPr>
        <w:instrText>ö</w:instrText>
      </w:r>
      <w:r w:rsidR="00E16BD0" w:rsidRPr="00E16BD0">
        <w:rPr>
          <w:lang w:val="en-US"/>
        </w:rPr>
        <w:instrText>rck</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Matts</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Andersson</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Gabriella</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container</w:instrText>
      </w:r>
      <w:r w:rsidR="00E16BD0" w:rsidRPr="00881413">
        <w:rPr>
          <w:lang w:val="en-US"/>
        </w:rPr>
        <w:instrText>-</w:instrText>
      </w:r>
      <w:r w:rsidR="00E16BD0" w:rsidRPr="00E16BD0">
        <w:rPr>
          <w:lang w:val="en-US"/>
        </w:rPr>
        <w:instrText>title</w:instrText>
      </w:r>
      <w:r w:rsidR="00E16BD0" w:rsidRPr="00881413">
        <w:rPr>
          <w:lang w:val="en-US"/>
        </w:rPr>
        <w:instrText>":"</w:instrText>
      </w:r>
      <w:r w:rsidR="00E16BD0" w:rsidRPr="00E16BD0">
        <w:rPr>
          <w:lang w:val="en-US"/>
        </w:rPr>
        <w:instrText>Journal</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Applied</w:instrText>
      </w:r>
      <w:r w:rsidR="00E16BD0" w:rsidRPr="00881413">
        <w:rPr>
          <w:lang w:val="en-US"/>
        </w:rPr>
        <w:instrText xml:space="preserve"> </w:instrText>
      </w:r>
      <w:r w:rsidR="00E16BD0" w:rsidRPr="00E16BD0">
        <w:rPr>
          <w:lang w:val="en-US"/>
        </w:rPr>
        <w:instrText>Crystallography</w:instrText>
      </w:r>
      <w:r w:rsidR="00E16BD0" w:rsidRPr="00881413">
        <w:rPr>
          <w:lang w:val="en-US"/>
        </w:rPr>
        <w:instrText>","</w:instrText>
      </w:r>
      <w:r w:rsidR="00E16BD0" w:rsidRPr="00E16BD0">
        <w:rPr>
          <w:lang w:val="en-US"/>
        </w:rPr>
        <w:instrText>id</w:instrText>
      </w:r>
      <w:r w:rsidR="00E16BD0" w:rsidRPr="00881413">
        <w:rPr>
          <w:lang w:val="en-US"/>
        </w:rPr>
        <w:instrText>":"</w:instrText>
      </w:r>
      <w:r w:rsidR="00E16BD0" w:rsidRPr="00E16BD0">
        <w:rPr>
          <w:lang w:val="en-US"/>
        </w:rPr>
        <w:instrText>ITEM</w:instrText>
      </w:r>
      <w:r w:rsidR="00E16BD0" w:rsidRPr="00881413">
        <w:rPr>
          <w:lang w:val="en-US"/>
        </w:rPr>
        <w:instrText>-1","</w:instrText>
      </w:r>
      <w:r w:rsidR="00E16BD0" w:rsidRPr="00E16BD0">
        <w:rPr>
          <w:lang w:val="en-US"/>
        </w:rPr>
        <w:instrText>issue</w:instrText>
      </w:r>
      <w:r w:rsidR="00E16BD0" w:rsidRPr="00881413">
        <w:rPr>
          <w:lang w:val="en-US"/>
        </w:rPr>
        <w:instrText>":"6","</w:instrText>
      </w:r>
      <w:r w:rsidR="00E16BD0" w:rsidRPr="00E16BD0">
        <w:rPr>
          <w:lang w:val="en-US"/>
        </w:rPr>
        <w:instrText>issued</w:instrText>
      </w:r>
      <w:r w:rsidR="00E16BD0" w:rsidRPr="00881413">
        <w:rPr>
          <w:lang w:val="en-US"/>
        </w:rPr>
        <w:instrText>":{"</w:instrText>
      </w:r>
      <w:r w:rsidR="00E16BD0" w:rsidRPr="00E16BD0">
        <w:rPr>
          <w:lang w:val="en-US"/>
        </w:rPr>
        <w:instrText>date</w:instrText>
      </w:r>
      <w:r w:rsidR="00E16BD0" w:rsidRPr="00881413">
        <w:rPr>
          <w:lang w:val="en-US"/>
        </w:rPr>
        <w:instrText>-</w:instrText>
      </w:r>
      <w:r w:rsidR="00E16BD0" w:rsidRPr="00E16BD0">
        <w:rPr>
          <w:lang w:val="en-US"/>
        </w:rPr>
        <w:instrText>parts</w:instrText>
      </w:r>
      <w:r w:rsidR="00E16BD0" w:rsidRPr="00881413">
        <w:rPr>
          <w:lang w:val="en-US"/>
        </w:rPr>
        <w:instrText>":[["2007","12","1"]]},"</w:instrText>
      </w:r>
      <w:r w:rsidR="00E16BD0" w:rsidRPr="00E16BD0">
        <w:rPr>
          <w:lang w:val="en-US"/>
        </w:rPr>
        <w:instrText>page</w:instrText>
      </w:r>
      <w:r w:rsidR="00E16BD0" w:rsidRPr="00881413">
        <w:rPr>
          <w:lang w:val="en-US"/>
        </w:rPr>
        <w:instrText>":"1174-1178","</w:instrText>
      </w:r>
      <w:r w:rsidR="00E16BD0" w:rsidRPr="00E16BD0">
        <w:rPr>
          <w:lang w:val="en-US"/>
        </w:rPr>
        <w:instrText>title</w:instrText>
      </w:r>
      <w:r w:rsidR="00E16BD0" w:rsidRPr="00881413">
        <w:rPr>
          <w:lang w:val="en-US"/>
        </w:rPr>
        <w:instrText>":"</w:instrText>
      </w:r>
      <w:r w:rsidR="00E16BD0" w:rsidRPr="00E16BD0">
        <w:rPr>
          <w:lang w:val="en-US"/>
        </w:rPr>
        <w:instrText>GenX</w:instrText>
      </w:r>
      <w:r w:rsidR="00E16BD0" w:rsidRPr="00881413">
        <w:rPr>
          <w:lang w:val="en-US"/>
        </w:rPr>
        <w:instrText xml:space="preserve"> : </w:instrText>
      </w:r>
      <w:r w:rsidR="00E16BD0" w:rsidRPr="00E16BD0">
        <w:rPr>
          <w:lang w:val="en-US"/>
        </w:rPr>
        <w:instrText>an</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refinement</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utilizing</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w:instrText>
      </w:r>
      <w:r w:rsidR="00E16BD0" w:rsidRPr="00E16BD0">
        <w:rPr>
          <w:lang w:val="en-US"/>
        </w:rPr>
        <w:instrText>type</w:instrText>
      </w:r>
      <w:r w:rsidR="00E16BD0" w:rsidRPr="00881413">
        <w:rPr>
          <w:lang w:val="en-US"/>
        </w:rPr>
        <w:instrText>":"</w:instrText>
      </w:r>
      <w:r w:rsidR="00E16BD0" w:rsidRPr="00E16BD0">
        <w:rPr>
          <w:lang w:val="en-US"/>
        </w:rPr>
        <w:instrText>article</w:instrText>
      </w:r>
      <w:r w:rsidR="00E16BD0" w:rsidRPr="00881413">
        <w:rPr>
          <w:lang w:val="en-US"/>
        </w:rPr>
        <w:instrText>-</w:instrText>
      </w:r>
      <w:r w:rsidR="00E16BD0" w:rsidRPr="00E16BD0">
        <w:rPr>
          <w:lang w:val="en-US"/>
        </w:rPr>
        <w:instrText>journal</w:instrText>
      </w:r>
      <w:r w:rsidR="00E16BD0" w:rsidRPr="00881413">
        <w:rPr>
          <w:lang w:val="en-US"/>
        </w:rPr>
        <w:instrText>","</w:instrText>
      </w:r>
      <w:r w:rsidR="00E16BD0" w:rsidRPr="00E16BD0">
        <w:rPr>
          <w:lang w:val="en-US"/>
        </w:rPr>
        <w:instrText>volume</w:instrText>
      </w:r>
      <w:r w:rsidR="00E16BD0" w:rsidRPr="00881413">
        <w:rPr>
          <w:lang w:val="en-US"/>
        </w:rPr>
        <w:instrText>":"40"},"</w:instrText>
      </w:r>
      <w:r w:rsidR="00E16BD0" w:rsidRPr="00E16BD0">
        <w:rPr>
          <w:lang w:val="en-US"/>
        </w:rPr>
        <w:instrText>uris</w:instrText>
      </w:r>
      <w:r w:rsidR="00E16BD0" w:rsidRPr="00881413">
        <w:rPr>
          <w:lang w:val="en-US"/>
        </w:rPr>
        <w:instrText>":["</w:instrText>
      </w:r>
      <w:r w:rsidR="00E16BD0" w:rsidRPr="00E16BD0">
        <w:rPr>
          <w:lang w:val="en-US"/>
        </w:rPr>
        <w:instrText>http</w:instrText>
      </w:r>
      <w:r w:rsidR="00E16BD0" w:rsidRPr="00881413">
        <w:rPr>
          <w:lang w:val="en-US"/>
        </w:rPr>
        <w:instrText>://</w:instrText>
      </w:r>
      <w:r w:rsidR="00E16BD0" w:rsidRPr="00E16BD0">
        <w:rPr>
          <w:lang w:val="en-US"/>
        </w:rPr>
        <w:instrText>www</w:instrText>
      </w:r>
      <w:r w:rsidR="00E16BD0" w:rsidRPr="00881413">
        <w:rPr>
          <w:lang w:val="en-US"/>
        </w:rPr>
        <w:instrText>.</w:instrText>
      </w:r>
      <w:r w:rsidR="00E16BD0" w:rsidRPr="00E16BD0">
        <w:rPr>
          <w:lang w:val="en-US"/>
        </w:rPr>
        <w:instrText>mendeley</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documents</w:instrText>
      </w:r>
      <w:r w:rsidR="00E16BD0" w:rsidRPr="00881413">
        <w:rPr>
          <w:lang w:val="en-US"/>
        </w:rPr>
        <w:instrText>/?</w:instrText>
      </w:r>
      <w:r w:rsidR="00E16BD0" w:rsidRPr="00E16BD0">
        <w:rPr>
          <w:lang w:val="en-US"/>
        </w:rPr>
        <w:instrText>uuid</w:instrText>
      </w:r>
      <w:r w:rsidR="00E16BD0" w:rsidRPr="00881413">
        <w:rPr>
          <w:lang w:val="en-US"/>
        </w:rPr>
        <w:instrText>=13</w:instrText>
      </w:r>
      <w:r w:rsidR="00E16BD0" w:rsidRPr="00E16BD0">
        <w:rPr>
          <w:lang w:val="en-US"/>
        </w:rPr>
        <w:instrText>d</w:instrText>
      </w:r>
      <w:r w:rsidR="00E16BD0" w:rsidRPr="00881413">
        <w:rPr>
          <w:lang w:val="en-US"/>
        </w:rPr>
        <w:instrText>609</w:instrText>
      </w:r>
      <w:r w:rsidR="00E16BD0" w:rsidRPr="00E16BD0">
        <w:rPr>
          <w:lang w:val="en-US"/>
        </w:rPr>
        <w:instrText>fb</w:instrText>
      </w:r>
      <w:r w:rsidR="00E16BD0" w:rsidRPr="00881413">
        <w:rPr>
          <w:lang w:val="en-US"/>
        </w:rPr>
        <w:instrText>-</w:instrText>
      </w:r>
      <w:r w:rsidR="00E16BD0" w:rsidRPr="00E16BD0">
        <w:rPr>
          <w:lang w:val="en-US"/>
        </w:rPr>
        <w:instrText>f</w:instrText>
      </w:r>
      <w:r w:rsidR="00E16BD0" w:rsidRPr="00881413">
        <w:rPr>
          <w:lang w:val="en-US"/>
        </w:rPr>
        <w:instrText>576-4</w:instrText>
      </w:r>
      <w:r w:rsidR="00E16BD0" w:rsidRPr="00E16BD0">
        <w:rPr>
          <w:lang w:val="en-US"/>
        </w:rPr>
        <w:instrText>e</w:instrText>
      </w:r>
      <w:r w:rsidR="00E16BD0" w:rsidRPr="00881413">
        <w:rPr>
          <w:lang w:val="en-US"/>
        </w:rPr>
        <w:instrText>40-</w:instrText>
      </w:r>
      <w:r w:rsidR="00E16BD0" w:rsidRPr="00E16BD0">
        <w:rPr>
          <w:lang w:val="en-US"/>
        </w:rPr>
        <w:instrText>ad</w:instrText>
      </w:r>
      <w:r w:rsidR="00E16BD0" w:rsidRPr="00881413">
        <w:rPr>
          <w:lang w:val="en-US"/>
        </w:rPr>
        <w:instrText>06-9</w:instrText>
      </w:r>
      <w:r w:rsidR="00E16BD0" w:rsidRPr="00E16BD0">
        <w:rPr>
          <w:lang w:val="en-US"/>
        </w:rPr>
        <w:instrText>c</w:instrText>
      </w:r>
      <w:r w:rsidR="00E16BD0" w:rsidRPr="00881413">
        <w:rPr>
          <w:lang w:val="en-US"/>
        </w:rPr>
        <w:instrText>0</w:instrText>
      </w:r>
      <w:r w:rsidR="00E16BD0" w:rsidRPr="00E16BD0">
        <w:rPr>
          <w:lang w:val="en-US"/>
        </w:rPr>
        <w:instrText>e</w:instrText>
      </w:r>
      <w:r w:rsidR="00E16BD0" w:rsidRPr="00881413">
        <w:rPr>
          <w:lang w:val="en-US"/>
        </w:rPr>
        <w:instrText>752</w:instrText>
      </w:r>
      <w:r w:rsidR="00E16BD0" w:rsidRPr="00E16BD0">
        <w:rPr>
          <w:lang w:val="en-US"/>
        </w:rPr>
        <w:instrText>ce</w:instrText>
      </w:r>
      <w:r w:rsidR="00E16BD0" w:rsidRPr="00881413">
        <w:rPr>
          <w:lang w:val="en-US"/>
        </w:rPr>
        <w:instrText>7</w:instrText>
      </w:r>
      <w:r w:rsidR="00E16BD0" w:rsidRPr="00E16BD0">
        <w:rPr>
          <w:lang w:val="en-US"/>
        </w:rPr>
        <w:instrText>a</w:instrText>
      </w:r>
      <w:r w:rsidR="00E16BD0" w:rsidRPr="00881413">
        <w:rPr>
          <w:lang w:val="en-US"/>
        </w:rPr>
        <w:instrText>9"]}],"</w:instrText>
      </w:r>
      <w:r w:rsidR="00E16BD0" w:rsidRPr="00E16BD0">
        <w:rPr>
          <w:lang w:val="en-US"/>
        </w:rPr>
        <w:instrText>mendeley</w:instrText>
      </w:r>
      <w:r w:rsidR="00E16BD0" w:rsidRPr="00881413">
        <w:rPr>
          <w:lang w:val="en-US"/>
        </w:rPr>
        <w:instrText>":{"</w:instrText>
      </w:r>
      <w:r w:rsidR="00E16BD0" w:rsidRPr="00E16BD0">
        <w:rPr>
          <w:lang w:val="en-US"/>
        </w:rPr>
        <w:instrText>formattedCitation</w:instrText>
      </w:r>
      <w:r w:rsidR="00E16BD0" w:rsidRPr="00881413">
        <w:rPr>
          <w:lang w:val="en-US"/>
        </w:rPr>
        <w:instrText>":"[2]","</w:instrText>
      </w:r>
      <w:r w:rsidR="00E16BD0" w:rsidRPr="00E16BD0">
        <w:rPr>
          <w:lang w:val="en-US"/>
        </w:rPr>
        <w:instrText>plainTextFormattedCitation</w:instrText>
      </w:r>
      <w:r w:rsidR="00E16BD0" w:rsidRPr="00881413">
        <w:rPr>
          <w:lang w:val="en-US"/>
        </w:rPr>
        <w:instrText>":"[2]","</w:instrText>
      </w:r>
      <w:r w:rsidR="00E16BD0" w:rsidRPr="00E16BD0">
        <w:rPr>
          <w:lang w:val="en-US"/>
        </w:rPr>
        <w:instrText>previouslyFormattedCitation</w:instrText>
      </w:r>
      <w:r w:rsidR="00E16BD0" w:rsidRPr="00881413">
        <w:rPr>
          <w:lang w:val="en-US"/>
        </w:rPr>
        <w:instrText>":"[2]"},"</w:instrText>
      </w:r>
      <w:r w:rsidR="00E16BD0" w:rsidRPr="00E16BD0">
        <w:rPr>
          <w:lang w:val="en-US"/>
        </w:rPr>
        <w:instrText>properties</w:instrText>
      </w:r>
      <w:r w:rsidR="00E16BD0" w:rsidRPr="00881413">
        <w:rPr>
          <w:lang w:val="en-US"/>
        </w:rPr>
        <w:instrText>":{"</w:instrText>
      </w:r>
      <w:r w:rsidR="00E16BD0" w:rsidRPr="00E16BD0">
        <w:rPr>
          <w:lang w:val="en-US"/>
        </w:rPr>
        <w:instrText>noteIndex</w:instrText>
      </w:r>
      <w:r w:rsidR="00E16BD0" w:rsidRPr="00881413">
        <w:rPr>
          <w:lang w:val="en-US"/>
        </w:rPr>
        <w:instrText>":0},"</w:instrText>
      </w:r>
      <w:r w:rsidR="00E16BD0" w:rsidRPr="00E16BD0">
        <w:rPr>
          <w:lang w:val="en-US"/>
        </w:rPr>
        <w:instrText>schema</w:instrText>
      </w:r>
      <w:r w:rsidR="00E16BD0" w:rsidRPr="00881413">
        <w:rPr>
          <w:lang w:val="en-US"/>
        </w:rPr>
        <w:instrText>":"</w:instrText>
      </w:r>
      <w:r w:rsidR="00E16BD0" w:rsidRPr="00E16BD0">
        <w:rPr>
          <w:lang w:val="en-US"/>
        </w:rPr>
        <w:instrText>https</w:instrText>
      </w:r>
      <w:r w:rsidR="00E16BD0" w:rsidRPr="00881413">
        <w:rPr>
          <w:lang w:val="en-US"/>
        </w:rPr>
        <w:instrText>://</w:instrText>
      </w:r>
      <w:r w:rsidR="00E16BD0" w:rsidRPr="00E16BD0">
        <w:rPr>
          <w:lang w:val="en-US"/>
        </w:rPr>
        <w:instrText>github</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style</w:instrText>
      </w:r>
      <w:r w:rsidR="00E16BD0" w:rsidRPr="00881413">
        <w:rPr>
          <w:lang w:val="en-US"/>
        </w:rPr>
        <w:instrText>-</w:instrText>
      </w:r>
      <w:r w:rsidR="00E16BD0" w:rsidRPr="00E16BD0">
        <w:rPr>
          <w:lang w:val="en-US"/>
        </w:rPr>
        <w:instrText>language</w:instrText>
      </w:r>
      <w:r w:rsidR="00E16BD0" w:rsidRPr="00881413">
        <w:rPr>
          <w:lang w:val="en-US"/>
        </w:rPr>
        <w:instrText>/</w:instrText>
      </w:r>
      <w:r w:rsidR="00E16BD0" w:rsidRPr="00E16BD0">
        <w:rPr>
          <w:lang w:val="en-US"/>
        </w:rPr>
        <w:instrText>schema</w:instrText>
      </w:r>
      <w:r w:rsidR="00E16BD0" w:rsidRPr="00881413">
        <w:rPr>
          <w:lang w:val="en-US"/>
        </w:rPr>
        <w:instrText>/</w:instrText>
      </w:r>
      <w:r w:rsidR="00E16BD0" w:rsidRPr="00E16BD0">
        <w:rPr>
          <w:lang w:val="en-US"/>
        </w:rPr>
        <w:instrText>raw</w:instrText>
      </w:r>
      <w:r w:rsidR="00E16BD0" w:rsidRPr="00881413">
        <w:rPr>
          <w:lang w:val="en-US"/>
        </w:rPr>
        <w:instrText>/</w:instrText>
      </w:r>
      <w:r w:rsidR="00E16BD0" w:rsidRPr="00E16BD0">
        <w:rPr>
          <w:lang w:val="en-US"/>
        </w:rPr>
        <w:instrText>master</w:instrText>
      </w:r>
      <w:r w:rsidR="00E16BD0" w:rsidRPr="00881413">
        <w:rPr>
          <w:lang w:val="en-US"/>
        </w:rPr>
        <w:instrText>/</w:instrText>
      </w:r>
      <w:r w:rsidR="00E16BD0" w:rsidRPr="00E16BD0">
        <w:rPr>
          <w:lang w:val="en-US"/>
        </w:rPr>
        <w:instrText>csl</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json</w:instrText>
      </w:r>
      <w:r w:rsidR="00E16BD0" w:rsidRPr="00881413">
        <w:rPr>
          <w:lang w:val="en-US"/>
        </w:rPr>
        <w:instrText>"}</w:instrText>
      </w:r>
      <w:r w:rsidR="00E16BD0">
        <w:fldChar w:fldCharType="separate"/>
      </w:r>
      <w:r w:rsidR="00E16BD0" w:rsidRPr="00881413">
        <w:rPr>
          <w:noProof/>
          <w:lang w:val="en-US"/>
        </w:rPr>
        <w:t>[2]</w:t>
      </w:r>
      <w:r w:rsidR="00E16BD0">
        <w:fldChar w:fldCharType="end"/>
      </w:r>
      <w:r w:rsidR="00E16BD0" w:rsidRPr="00881413">
        <w:rPr>
          <w:lang w:val="en-US"/>
        </w:rPr>
        <w:t>)</w:t>
      </w:r>
      <w:r w:rsidR="009B73E0" w:rsidRPr="00881413">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Hyperlink"/>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r w:rsidR="009B73E0" w:rsidRPr="00E16BD0">
        <w:rPr>
          <w:lang w:val="en-US"/>
        </w:rPr>
        <w:t>BornAgain  (</w:t>
      </w:r>
      <w:hyperlink r:id="rId11" w:history="1">
        <w:r w:rsidR="009B73E0" w:rsidRPr="00E16BD0">
          <w:rPr>
            <w:rStyle w:val="Hyperlink"/>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Среди</w:t>
      </w:r>
      <w:r w:rsidR="009B73E0" w:rsidRPr="00881413">
        <w:rPr>
          <w:lang w:val="en-US"/>
        </w:rPr>
        <w:t xml:space="preserve"> </w:t>
      </w:r>
      <w:r w:rsidR="009B73E0">
        <w:t>перечисленных</w:t>
      </w:r>
      <w:r w:rsidR="009B73E0" w:rsidRPr="00881413">
        <w:rPr>
          <w:lang w:val="en-US"/>
        </w:rPr>
        <w:t xml:space="preserve"> </w:t>
      </w:r>
      <w:r w:rsidR="009B73E0">
        <w:t>инструментов</w:t>
      </w:r>
      <w:r w:rsidR="009B73E0" w:rsidRPr="00881413">
        <w:rPr>
          <w:lang w:val="en-US"/>
        </w:rPr>
        <w:t xml:space="preserve"> </w:t>
      </w:r>
      <w:r w:rsidR="009B73E0">
        <w:t>наиболее</w:t>
      </w:r>
      <w:r w:rsidR="009B73E0" w:rsidRPr="00881413">
        <w:rPr>
          <w:lang w:val="en-US"/>
        </w:rPr>
        <w:t xml:space="preserve"> </w:t>
      </w:r>
      <w:r w:rsidR="009B73E0">
        <w:t>широкой</w:t>
      </w:r>
      <w:r w:rsidR="009B73E0" w:rsidRPr="00881413">
        <w:rPr>
          <w:lang w:val="en-US"/>
        </w:rPr>
        <w:t xml:space="preserve"> </w:t>
      </w:r>
      <w:r w:rsidR="009B73E0">
        <w:t>функциональностью</w:t>
      </w:r>
      <w:r w:rsidR="009B73E0" w:rsidRPr="00881413">
        <w:rPr>
          <w:lang w:val="en-US"/>
        </w:rPr>
        <w:t xml:space="preserve"> </w:t>
      </w:r>
      <w:r w:rsidR="009B73E0">
        <w:t>обладает</w:t>
      </w:r>
      <w:r w:rsidR="009B73E0" w:rsidRPr="00881413">
        <w:rPr>
          <w:lang w:val="en-US"/>
        </w:rPr>
        <w:t xml:space="preserve"> BornAgain</w:t>
      </w:r>
      <w:r w:rsidR="00C745D3" w:rsidRPr="00881413">
        <w:rPr>
          <w:lang w:val="en-US"/>
        </w:rPr>
        <w:t xml:space="preserve">, </w:t>
      </w:r>
      <w:r w:rsidR="00C745D3">
        <w:t>но</w:t>
      </w:r>
      <w:r w:rsidR="00C745D3" w:rsidRPr="00881413">
        <w:rPr>
          <w:lang w:val="en-US"/>
        </w:rPr>
        <w:t xml:space="preserve">, </w:t>
      </w:r>
      <w:r w:rsidR="00C745D3">
        <w:t>пожалуй</w:t>
      </w:r>
      <w:r w:rsidR="003B16FC" w:rsidRPr="00881413">
        <w:rPr>
          <w:lang w:val="en-US"/>
        </w:rPr>
        <w:t>,</w:t>
      </w:r>
      <w:r w:rsidR="00C745D3" w:rsidRPr="00881413">
        <w:rPr>
          <w:lang w:val="en-US"/>
        </w:rPr>
        <w:t xml:space="preserve"> </w:t>
      </w:r>
      <w:r w:rsidR="00C745D3">
        <w:t>самая</w:t>
      </w:r>
      <w:r w:rsidR="00C745D3" w:rsidRPr="00881413">
        <w:rPr>
          <w:lang w:val="en-US"/>
        </w:rPr>
        <w:t xml:space="preserve"> </w:t>
      </w:r>
      <w:r w:rsidR="00C745D3">
        <w:t>известная</w:t>
      </w:r>
      <w:r w:rsidR="00C745D3" w:rsidRPr="00881413">
        <w:rPr>
          <w:lang w:val="en-US"/>
        </w:rPr>
        <w:t xml:space="preserve"> </w:t>
      </w:r>
      <w:r w:rsidR="00C745D3">
        <w:t>и</w:t>
      </w:r>
      <w:r w:rsidR="00C745D3" w:rsidRPr="00881413">
        <w:rPr>
          <w:lang w:val="en-US"/>
        </w:rPr>
        <w:t xml:space="preserve"> </w:t>
      </w:r>
      <w:r w:rsidR="00C745D3">
        <w:t>наиболее</w:t>
      </w:r>
      <w:r w:rsidR="00C745D3" w:rsidRPr="00881413">
        <w:rPr>
          <w:lang w:val="en-US"/>
        </w:rPr>
        <w:t xml:space="preserve"> </w:t>
      </w:r>
      <w:r w:rsidR="00C745D3">
        <w:t>массово</w:t>
      </w:r>
      <w:r w:rsidR="00C745D3" w:rsidRPr="00881413">
        <w:rPr>
          <w:lang w:val="en-US"/>
        </w:rPr>
        <w:t xml:space="preserve"> </w:t>
      </w:r>
      <w:r w:rsidR="00C745D3">
        <w:t>используемая</w:t>
      </w:r>
      <w:r w:rsidR="00C745D3" w:rsidRPr="00881413">
        <w:rPr>
          <w:lang w:val="en-US"/>
        </w:rPr>
        <w:t xml:space="preserve"> </w:t>
      </w:r>
      <w:r w:rsidR="003B16FC">
        <w:t>для</w:t>
      </w:r>
      <w:r w:rsidR="003B16FC" w:rsidRPr="00881413">
        <w:rPr>
          <w:lang w:val="en-US"/>
        </w:rPr>
        <w:t xml:space="preserve"> </w:t>
      </w:r>
      <w:r w:rsidR="003B16FC">
        <w:t>разработки</w:t>
      </w:r>
      <w:r w:rsidR="003B16FC" w:rsidRPr="00881413">
        <w:rPr>
          <w:lang w:val="en-US"/>
        </w:rPr>
        <w:t xml:space="preserve"> </w:t>
      </w:r>
      <w:r w:rsidR="003B16FC">
        <w:t>и</w:t>
      </w:r>
      <w:r w:rsidR="003B16FC" w:rsidRPr="00881413">
        <w:rPr>
          <w:lang w:val="en-US"/>
        </w:rPr>
        <w:t xml:space="preserve"> </w:t>
      </w:r>
      <w:r w:rsidR="003B16FC">
        <w:t>диагностики</w:t>
      </w:r>
      <w:r w:rsidR="003B16FC" w:rsidRPr="00881413">
        <w:rPr>
          <w:lang w:val="en-US"/>
        </w:rPr>
        <w:t xml:space="preserve"> </w:t>
      </w:r>
      <w:r w:rsidR="003B16FC">
        <w:t>рентгенооптических</w:t>
      </w:r>
      <w:r w:rsidR="003B16FC" w:rsidRPr="00881413">
        <w:rPr>
          <w:lang w:val="en-US"/>
        </w:rPr>
        <w:t xml:space="preserve"> </w:t>
      </w:r>
      <w:r w:rsidR="003B16FC">
        <w:t>покрытий</w:t>
      </w:r>
      <w:r w:rsidR="003B16FC" w:rsidRPr="00881413">
        <w:rPr>
          <w:lang w:val="en-US"/>
        </w:rPr>
        <w:t xml:space="preserve"> </w:t>
      </w:r>
      <w:r w:rsidR="003B16FC">
        <w:t>и</w:t>
      </w:r>
      <w:r w:rsidR="003B16FC" w:rsidRPr="00881413">
        <w:rPr>
          <w:lang w:val="en-US"/>
        </w:rPr>
        <w:t xml:space="preserve"> </w:t>
      </w:r>
      <w:r w:rsidR="003B16FC">
        <w:t>свободновисящих</w:t>
      </w:r>
      <w:r w:rsidR="003B16FC" w:rsidRPr="00881413">
        <w:rPr>
          <w:lang w:val="en-US"/>
        </w:rPr>
        <w:t xml:space="preserve"> </w:t>
      </w:r>
      <w:r w:rsidR="003B16FC">
        <w:t>структур</w:t>
      </w:r>
      <w:r w:rsidR="003B16FC" w:rsidRPr="00881413">
        <w:rPr>
          <w:lang w:val="en-US"/>
        </w:rPr>
        <w:t xml:space="preserve"> – </w:t>
      </w:r>
      <w:r w:rsidR="003B16FC">
        <w:t>это</w:t>
      </w:r>
      <w:r w:rsidR="003B16FC" w:rsidRPr="00881413">
        <w:rPr>
          <w:lang w:val="en-US"/>
        </w:rPr>
        <w:t xml:space="preserve"> </w:t>
      </w:r>
      <w:r w:rsidR="003B16FC">
        <w:rPr>
          <w:lang w:val="en-US"/>
        </w:rPr>
        <w:t>IMD</w:t>
      </w:r>
      <w:r w:rsidR="003B16FC" w:rsidRPr="00881413">
        <w:rPr>
          <w:lang w:val="en-US"/>
        </w:rPr>
        <w:t xml:space="preserve">. </w:t>
      </w:r>
      <w:r w:rsidR="003B16FC">
        <w:t xml:space="preserve">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14:paraId="7CD29775" w14:textId="77777777" w:rsidR="007846B5" w:rsidRDefault="0033191C" w:rsidP="000704EE">
      <w:pPr>
        <w:pStyle w:val="ListParagraph"/>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14:paraId="36095027" w14:textId="77777777" w:rsidR="000704EE" w:rsidRPr="00AF7ED0" w:rsidRDefault="000704EE" w:rsidP="000704EE">
      <w:pPr>
        <w:pStyle w:val="ListParagraph"/>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Journal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14:paraId="1E54AA55" w14:textId="77777777" w:rsidR="00C93F92" w:rsidRDefault="00C93F92" w:rsidP="007846B5">
      <w:pPr>
        <w:pStyle w:val="ListParagraph"/>
        <w:spacing w:line="360" w:lineRule="auto"/>
        <w:ind w:left="0" w:firstLine="567"/>
        <w:jc w:val="both"/>
      </w:pPr>
    </w:p>
    <w:p w14:paraId="31174144" w14:textId="77777777" w:rsidR="00350D83" w:rsidRPr="00DB4D86" w:rsidRDefault="00350D83" w:rsidP="00FC23AE">
      <w:pPr>
        <w:pStyle w:val="ListParagraph"/>
        <w:spacing w:line="360" w:lineRule="auto"/>
        <w:ind w:left="567"/>
        <w:jc w:val="both"/>
        <w:outlineLvl w:val="0"/>
        <w:rPr>
          <w:b/>
          <w:sz w:val="28"/>
        </w:rPr>
      </w:pPr>
      <w:bookmarkStart w:id="1" w:name="_Toc22208622"/>
      <w:r w:rsidRPr="00DB4D86">
        <w:rPr>
          <w:b/>
          <w:sz w:val="28"/>
        </w:rPr>
        <w:t>Установка</w:t>
      </w:r>
      <w:r w:rsidR="00DB4D86" w:rsidRPr="00DB4D86">
        <w:rPr>
          <w:b/>
          <w:sz w:val="28"/>
        </w:rPr>
        <w:t xml:space="preserve"> и запуск</w:t>
      </w:r>
      <w:bookmarkEnd w:id="1"/>
    </w:p>
    <w:p w14:paraId="642FA4FE" w14:textId="77777777"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Hyperlink"/>
          </w:rPr>
          <w:t>http://xray-optics.ru/products/software-multifitting/</w:t>
        </w:r>
      </w:hyperlink>
      <w:r w:rsidR="003E0976">
        <w:t xml:space="preserve"> и на английском: </w:t>
      </w:r>
      <w:bookmarkStart w:id="2"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Hyperlink"/>
        </w:rPr>
        <w:t>http://xray-optics.</w:t>
      </w:r>
      <w:r w:rsidR="003E0976" w:rsidRPr="006E3B66">
        <w:rPr>
          <w:rStyle w:val="Hyperlink"/>
          <w:lang w:val="en-US"/>
        </w:rPr>
        <w:t>org</w:t>
      </w:r>
      <w:r w:rsidR="003E0976" w:rsidRPr="006E3B66">
        <w:rPr>
          <w:rStyle w:val="Hyperlink"/>
        </w:rPr>
        <w:t>/</w:t>
      </w:r>
      <w:proofErr w:type="spellStart"/>
      <w:r w:rsidR="003E0976" w:rsidRPr="006E3B66">
        <w:rPr>
          <w:rStyle w:val="Hyperlink"/>
        </w:rPr>
        <w:t>products</w:t>
      </w:r>
      <w:proofErr w:type="spellEnd"/>
      <w:r w:rsidR="003E0976" w:rsidRPr="006E3B66">
        <w:rPr>
          <w:rStyle w:val="Hyperlink"/>
        </w:rPr>
        <w:t>/</w:t>
      </w:r>
      <w:proofErr w:type="spellStart"/>
      <w:r w:rsidR="003E0976" w:rsidRPr="006E3B66">
        <w:rPr>
          <w:rStyle w:val="Hyperlink"/>
        </w:rPr>
        <w:t>software-multifitting</w:t>
      </w:r>
      <w:proofErr w:type="spellEnd"/>
      <w:r w:rsidR="003E0976" w:rsidRPr="006E3B66">
        <w:rPr>
          <w:rStyle w:val="Hyperlink"/>
        </w:rPr>
        <w:t>/</w:t>
      </w:r>
      <w:r w:rsidR="002C53DF" w:rsidRPr="006E3B66">
        <w:rPr>
          <w:rStyle w:val="Hyperlink"/>
        </w:rPr>
        <w:fldChar w:fldCharType="end"/>
      </w:r>
      <w:bookmarkEnd w:id="2"/>
      <w:r w:rsidR="003E0976" w:rsidRPr="006E3B66">
        <w:t>.</w:t>
      </w:r>
      <w:r w:rsidR="003605A1" w:rsidRPr="003605A1">
        <w:t xml:space="preserve"> </w:t>
      </w:r>
      <w:r w:rsidR="003605A1">
        <w:t>Программа бесплатна для всех пользователей.</w:t>
      </w:r>
    </w:p>
    <w:p w14:paraId="12D99591" w14:textId="77777777" w:rsidR="00FC7C04" w:rsidRPr="00705A12" w:rsidRDefault="00FC7C04" w:rsidP="00FC7C04">
      <w:pPr>
        <w:pStyle w:val="Heading2"/>
        <w:ind w:firstLine="567"/>
        <w:rPr>
          <w:rFonts w:ascii="Times New Roman" w:hAnsi="Times New Roman" w:cs="Times New Roman"/>
          <w:b/>
        </w:rPr>
      </w:pPr>
      <w:bookmarkStart w:id="3" w:name="_Toc22208623"/>
      <w:r w:rsidRPr="00DB4D86">
        <w:rPr>
          <w:rFonts w:ascii="Times New Roman" w:hAnsi="Times New Roman" w:cs="Times New Roman"/>
          <w:b/>
          <w:lang w:val="en-US"/>
        </w:rPr>
        <w:t>Windows</w:t>
      </w:r>
      <w:bookmarkEnd w:id="3"/>
    </w:p>
    <w:p w14:paraId="404BA7BA" w14:textId="77777777"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14:paraId="316E726C" w14:textId="77777777"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14:paraId="752869A1" w14:textId="77777777" w:rsidR="002948DF" w:rsidRDefault="003609F3" w:rsidP="003609F3">
      <w:pPr>
        <w:spacing w:line="360" w:lineRule="auto"/>
        <w:jc w:val="center"/>
        <w:rPr>
          <w:lang w:val="en-US"/>
        </w:rPr>
      </w:pPr>
      <w:r>
        <w:rPr>
          <w:noProof/>
          <w:lang w:eastAsia="ru-RU"/>
        </w:rPr>
        <w:drawing>
          <wp:inline distT="0" distB="0" distL="0" distR="0" wp14:anchorId="1BF264D8" wp14:editId="3D136E7D">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14:paraId="2A6941DF" w14:textId="77777777"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Hyperlink"/>
          </w:rPr>
          <w:t>https://www.microsoft.com/en-us/download/details.aspx?id=53840</w:t>
        </w:r>
      </w:hyperlink>
      <w:r>
        <w:t>) и установив его в соответствии с разрядностью вашей операционной системы.</w:t>
      </w:r>
    </w:p>
    <w:p w14:paraId="2310CF92" w14:textId="77777777" w:rsidR="005E500D" w:rsidRPr="003609F3" w:rsidRDefault="005E500D" w:rsidP="005E500D">
      <w:pPr>
        <w:pStyle w:val="Heading2"/>
        <w:ind w:firstLine="567"/>
        <w:rPr>
          <w:rFonts w:ascii="Times New Roman" w:hAnsi="Times New Roman" w:cs="Times New Roman"/>
          <w:b/>
        </w:rPr>
      </w:pPr>
      <w:bookmarkStart w:id="4" w:name="_Toc22208624"/>
      <w:r>
        <w:rPr>
          <w:rFonts w:ascii="Times New Roman" w:hAnsi="Times New Roman" w:cs="Times New Roman"/>
          <w:b/>
          <w:lang w:val="en-US"/>
        </w:rPr>
        <w:lastRenderedPageBreak/>
        <w:t>Linux</w:t>
      </w:r>
      <w:bookmarkEnd w:id="4"/>
    </w:p>
    <w:p w14:paraId="56F7D96C" w14:textId="77777777" w:rsidR="00EE6EC5" w:rsidRPr="00881413" w:rsidRDefault="00EE6EC5" w:rsidP="00EE6EC5">
      <w:pPr>
        <w:spacing w:line="360" w:lineRule="auto"/>
        <w:jc w:val="both"/>
      </w:pPr>
      <w:r>
        <w:t>В</w:t>
      </w:r>
      <w:r w:rsidRPr="00EE6EC5">
        <w:t xml:space="preserve"> </w:t>
      </w:r>
      <w:r>
        <w:t xml:space="preserve">распространяемом архиве находятся все необходимые библиотеки и </w:t>
      </w:r>
      <w:r w:rsidRPr="00DB4D86">
        <w:t xml:space="preserve">исполняемый файл. </w:t>
      </w:r>
      <w:r>
        <w:t>Исполняемый</w:t>
      </w:r>
      <w:r w:rsidRPr="00881413">
        <w:t xml:space="preserve"> </w:t>
      </w:r>
      <w:r>
        <w:t>файл</w:t>
      </w:r>
      <w:r w:rsidRPr="00881413">
        <w:t xml:space="preserve"> “</w:t>
      </w:r>
      <w:r w:rsidRPr="00DB4D86">
        <w:rPr>
          <w:lang w:val="en-US"/>
        </w:rPr>
        <w:t>Multifitting</w:t>
      </w:r>
      <w:r w:rsidR="00C60F31" w:rsidRPr="00881413">
        <w:t>_</w:t>
      </w:r>
      <w:r w:rsidR="00C60F31">
        <w:rPr>
          <w:lang w:val="en-US"/>
        </w:rPr>
        <w:t>v</w:t>
      </w:r>
      <w:r w:rsidR="00C60F31" w:rsidRPr="00881413">
        <w:t>.</w:t>
      </w:r>
      <w:r w:rsidR="00C60F31">
        <w:rPr>
          <w:lang w:val="en-US"/>
        </w:rPr>
        <w:t>X</w:t>
      </w:r>
      <w:r w:rsidR="00C60F31" w:rsidRPr="00881413">
        <w:t>.</w:t>
      </w:r>
      <w:r w:rsidR="00C60F31">
        <w:rPr>
          <w:lang w:val="en-US"/>
        </w:rPr>
        <w:t>Y</w:t>
      </w:r>
      <w:r w:rsidR="00C60F31" w:rsidRPr="00881413">
        <w:t>.</w:t>
      </w:r>
      <w:r w:rsidR="00C60F31">
        <w:rPr>
          <w:lang w:val="en-US"/>
        </w:rPr>
        <w:t>Z</w:t>
      </w:r>
      <w:r w:rsidRPr="00881413">
        <w:t>/</w:t>
      </w:r>
      <w:proofErr w:type="spellStart"/>
      <w:r w:rsidRPr="00EE6EC5">
        <w:rPr>
          <w:lang w:val="en-US"/>
        </w:rPr>
        <w:t>linux</w:t>
      </w:r>
      <w:proofErr w:type="spellEnd"/>
      <w:r w:rsidRPr="00881413">
        <w:t>_</w:t>
      </w:r>
      <w:r w:rsidRPr="00EE6EC5">
        <w:rPr>
          <w:lang w:val="en-US"/>
        </w:rPr>
        <w:t>x</w:t>
      </w:r>
      <w:r w:rsidRPr="00881413">
        <w:t>64/</w:t>
      </w:r>
      <w:r w:rsidRPr="00EE6EC5">
        <w:rPr>
          <w:lang w:val="en-US"/>
        </w:rPr>
        <w:t>Multifitting</w:t>
      </w:r>
      <w:r w:rsidRPr="00881413">
        <w:t>”.</w:t>
      </w:r>
    </w:p>
    <w:p w14:paraId="7D5CE5B6" w14:textId="77777777" w:rsidR="002856B9" w:rsidRPr="004F0E82" w:rsidRDefault="002856B9" w:rsidP="00FC23AE">
      <w:pPr>
        <w:spacing w:line="360" w:lineRule="auto"/>
        <w:ind w:left="567"/>
        <w:jc w:val="both"/>
        <w:outlineLvl w:val="0"/>
        <w:rPr>
          <w:b/>
          <w:sz w:val="28"/>
        </w:rPr>
      </w:pPr>
      <w:bookmarkStart w:id="5" w:name="_Toc22208625"/>
      <w:r>
        <w:rPr>
          <w:b/>
          <w:sz w:val="28"/>
        </w:rPr>
        <w:t>Быстрый</w:t>
      </w:r>
      <w:r w:rsidRPr="004F0E82">
        <w:rPr>
          <w:b/>
          <w:sz w:val="28"/>
        </w:rPr>
        <w:t xml:space="preserve"> </w:t>
      </w:r>
      <w:r>
        <w:rPr>
          <w:b/>
          <w:sz w:val="28"/>
        </w:rPr>
        <w:t>старт</w:t>
      </w:r>
      <w:bookmarkEnd w:id="5"/>
    </w:p>
    <w:p w14:paraId="6FE58361" w14:textId="77777777"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по кривой отражения.</w:t>
      </w:r>
    </w:p>
    <w:p w14:paraId="52EE21A3" w14:textId="77777777" w:rsidR="00E2601C" w:rsidRPr="00E2601C" w:rsidRDefault="00E2601C" w:rsidP="00E2601C">
      <w:pPr>
        <w:pStyle w:val="Heading2"/>
        <w:rPr>
          <w:b/>
          <w:sz w:val="28"/>
        </w:rPr>
      </w:pPr>
      <w:bookmarkStart w:id="6" w:name="_Toc22208626"/>
      <w:r>
        <w:rPr>
          <w:b/>
          <w:sz w:val="28"/>
        </w:rPr>
        <w:t>Создание структуры</w:t>
      </w:r>
      <w:bookmarkEnd w:id="6"/>
    </w:p>
    <w:p w14:paraId="148D5EBB" w14:textId="77777777" w:rsidR="00705A12" w:rsidRDefault="00705A12" w:rsidP="00E81ED3">
      <w:pPr>
        <w:spacing w:line="360" w:lineRule="auto"/>
        <w:jc w:val="both"/>
      </w:pPr>
      <w:r>
        <w:t>Запускаем программу.</w:t>
      </w:r>
    </w:p>
    <w:p w14:paraId="0E77F0B9" w14:textId="77777777" w:rsidR="009B3BB0" w:rsidRDefault="00DF7018" w:rsidP="00DF7018">
      <w:pPr>
        <w:spacing w:line="360" w:lineRule="auto"/>
        <w:jc w:val="center"/>
      </w:pPr>
      <w:r>
        <w:rPr>
          <w:noProof/>
          <w:lang w:eastAsia="ru-RU"/>
        </w:rPr>
        <w:drawing>
          <wp:inline distT="0" distB="0" distL="0" distR="0" wp14:anchorId="2D8277D8" wp14:editId="013C696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2A5A92F2" w14:textId="77777777"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14:paraId="6FC4080E"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5A50072" wp14:editId="260ECF56">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7A131230"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KBMBNAiZYo2vkIAAhCA&#10;AASKRwAtUryYYBEEIAABCECgTATQImWKNr5CAAIQgAAEikcALVK8mGARBCAAAQhAoEwE0CJlija+&#10;QgACEIAABIpHAC1SvJhgEQQgAAEIQKBMBNAiZYo2vkIAAhCAAASKRwAtUryYYBEEIAABCECgTATQ&#10;ImWKNr5CAAIQgAAEikcALVK8mGARBCAAAQhAoEwE0CJlija+QgACEIAABIpHAC1SvJhgEQ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">
                  <v:imagedata r:id="rId17" o:title=""/>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652077" w:rsidRDefault="00652077"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4E75FF7D" w14:textId="77777777"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2134E4E0" wp14:editId="053D3CA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194BC71E" wp14:editId="0B2284D5">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14:paraId="1FD748BC"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64EA0AE" wp14:editId="5177055E">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210E2479" w14:textId="77777777"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5E15DAB0" wp14:editId="07736F3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r w:rsidR="00865D6A">
        <w:t>стэка</w:t>
      </w:r>
      <w:r>
        <w:t xml:space="preserve"> (≥</w:t>
      </w:r>
      <w:r w:rsidRPr="00B6087C">
        <w:t>2</w:t>
      </w:r>
      <w:r>
        <w:t>)</w:t>
      </w:r>
      <w:r w:rsidRPr="00B6087C">
        <w:t xml:space="preserve">. </w:t>
      </w:r>
      <w:r>
        <w:t xml:space="preserve">Оставляем цифру 2 и нажимаем </w:t>
      </w:r>
      <w:r>
        <w:rPr>
          <w:lang w:val="en-US"/>
        </w:rPr>
        <w:t>Enter</w:t>
      </w:r>
      <w:r w:rsidRPr="00B6087C">
        <w:t>.</w:t>
      </w:r>
    </w:p>
    <w:p w14:paraId="3699F712" w14:textId="77777777" w:rsidR="00B6087C" w:rsidRDefault="00B6087C" w:rsidP="00B6087C">
      <w:pPr>
        <w:spacing w:line="360" w:lineRule="auto"/>
        <w:jc w:val="center"/>
      </w:pPr>
      <w:r>
        <w:rPr>
          <w:noProof/>
          <w:lang w:eastAsia="ru-RU"/>
        </w:rPr>
        <w:drawing>
          <wp:inline distT="0" distB="0" distL="0" distR="0" wp14:anchorId="727EBD03" wp14:editId="03261E18">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BA84175" w14:textId="77777777" w:rsidR="00705A12" w:rsidRDefault="00AE1EE2" w:rsidP="00705A12">
      <w:pPr>
        <w:spacing w:line="360" w:lineRule="auto"/>
        <w:jc w:val="both"/>
      </w:pPr>
      <w:r>
        <w:t>Теперь наша структура выглядит так:</w:t>
      </w:r>
    </w:p>
    <w:p w14:paraId="10E41021" w14:textId="77777777" w:rsidR="00705A12" w:rsidRDefault="00B6087C" w:rsidP="00B6087C">
      <w:pPr>
        <w:spacing w:line="360" w:lineRule="auto"/>
        <w:jc w:val="center"/>
      </w:pPr>
      <w:r>
        <w:rPr>
          <w:noProof/>
          <w:lang w:eastAsia="ru-RU"/>
        </w:rPr>
        <w:lastRenderedPageBreak/>
        <w:drawing>
          <wp:inline distT="0" distB="0" distL="0" distR="0" wp14:anchorId="685D37E3" wp14:editId="5B35F002">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184B87AD" w14:textId="77777777"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r w:rsidR="00335E52">
        <w:t>стэк</w:t>
      </w:r>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3F4566D3" wp14:editId="64868E48">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14:paraId="24A0A87A" w14:textId="77777777" w:rsidR="00705A12" w:rsidRDefault="006418D5" w:rsidP="006418D5">
      <w:pPr>
        <w:spacing w:line="360" w:lineRule="auto"/>
        <w:jc w:val="center"/>
      </w:pPr>
      <w:r>
        <w:rPr>
          <w:noProof/>
          <w:lang w:eastAsia="ru-RU"/>
        </w:rPr>
        <w:drawing>
          <wp:inline distT="0" distB="0" distL="0" distR="0" wp14:anchorId="190D5400" wp14:editId="2F5C306F">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426C25BD" w14:textId="77777777"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14:paraId="49F0A032" w14:textId="77777777" w:rsidR="00705A12" w:rsidRDefault="006418D5" w:rsidP="006418D5">
      <w:pPr>
        <w:spacing w:line="360" w:lineRule="auto"/>
        <w:jc w:val="center"/>
      </w:pPr>
      <w:r>
        <w:rPr>
          <w:noProof/>
          <w:lang w:eastAsia="ru-RU"/>
        </w:rPr>
        <w:drawing>
          <wp:inline distT="0" distB="0" distL="0" distR="0" wp14:anchorId="7EBAE125" wp14:editId="625C4BF0">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F3E8484" w14:textId="77777777"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r w:rsidR="00573E21">
        <w:t>стэк</w:t>
      </w:r>
      <w:r w:rsidR="00161ECC">
        <w:t xml:space="preserve">а.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14:paraId="0C6E9A71" w14:textId="77777777" w:rsidR="00705A12" w:rsidRPr="00BB45AC" w:rsidRDefault="00161ECC" w:rsidP="00161ECC">
      <w:pPr>
        <w:spacing w:line="360" w:lineRule="auto"/>
        <w:jc w:val="center"/>
      </w:pPr>
      <w:r>
        <w:rPr>
          <w:noProof/>
          <w:lang w:eastAsia="ru-RU"/>
        </w:rPr>
        <w:drawing>
          <wp:inline distT="0" distB="0" distL="0" distR="0" wp14:anchorId="09DA2E00" wp14:editId="12237A7D">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0A279667" w14:textId="77777777"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14:paraId="2BC1AD7C" w14:textId="77777777" w:rsidR="00E2601C" w:rsidRPr="00E2601C" w:rsidRDefault="00E2601C" w:rsidP="00E2601C">
      <w:pPr>
        <w:pStyle w:val="Heading2"/>
        <w:rPr>
          <w:b/>
          <w:sz w:val="28"/>
        </w:rPr>
      </w:pPr>
      <w:bookmarkStart w:id="7" w:name="_Toc22208627"/>
      <w:r>
        <w:rPr>
          <w:b/>
          <w:sz w:val="28"/>
        </w:rPr>
        <w:t>Вычисление кривой отражения</w:t>
      </w:r>
      <w:bookmarkEnd w:id="7"/>
    </w:p>
    <w:p w14:paraId="40292D23" w14:textId="77777777"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761EC1A2" wp14:editId="14F754D9">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14:paraId="06B56F4F" w14:textId="77777777" w:rsidR="000447A9" w:rsidRDefault="000447A9" w:rsidP="000447A9">
      <w:pPr>
        <w:spacing w:line="360" w:lineRule="auto"/>
        <w:jc w:val="center"/>
      </w:pPr>
      <w:r>
        <w:rPr>
          <w:noProof/>
          <w:lang w:eastAsia="ru-RU"/>
        </w:rPr>
        <w:lastRenderedPageBreak/>
        <w:drawing>
          <wp:inline distT="0" distB="0" distL="0" distR="0" wp14:anchorId="6F7EB902" wp14:editId="6B8C7A0F">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797BEA22" w14:textId="77777777"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r w:rsidR="00886C3E">
        <w:t xml:space="preserve">Напротив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14:paraId="21D222A6" w14:textId="77777777" w:rsidR="00705A12" w:rsidRDefault="00EA31F7" w:rsidP="009D0C4C">
      <w:pPr>
        <w:spacing w:line="360" w:lineRule="auto"/>
        <w:jc w:val="center"/>
      </w:pPr>
      <w:r>
        <w:rPr>
          <w:noProof/>
          <w:lang w:eastAsia="ru-RU"/>
        </w:rPr>
        <w:lastRenderedPageBreak/>
        <w:drawing>
          <wp:inline distT="0" distB="0" distL="0" distR="0" wp14:anchorId="073386DE" wp14:editId="5EC99809">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14:paraId="1587FD5E" w14:textId="77777777"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14:paraId="1D0FC86E" w14:textId="77777777" w:rsidR="00705A12" w:rsidRDefault="00F91025" w:rsidP="00F91025">
      <w:pPr>
        <w:spacing w:line="360" w:lineRule="auto"/>
        <w:jc w:val="center"/>
      </w:pPr>
      <w:r>
        <w:rPr>
          <w:noProof/>
          <w:lang w:eastAsia="ru-RU"/>
        </w:rPr>
        <w:drawing>
          <wp:inline distT="0" distB="0" distL="0" distR="0" wp14:anchorId="76DA839B" wp14:editId="37F7D88E">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14:paraId="0188F02B" w14:textId="77777777"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14:paraId="7D724AAE" w14:textId="77777777" w:rsidR="008E3792" w:rsidRPr="008E3792" w:rsidRDefault="008E3792" w:rsidP="008E3792">
      <w:pPr>
        <w:spacing w:line="360" w:lineRule="auto"/>
        <w:jc w:val="center"/>
      </w:pPr>
      <w:r>
        <w:rPr>
          <w:noProof/>
          <w:lang w:eastAsia="ru-RU"/>
        </w:rPr>
        <w:lastRenderedPageBreak/>
        <w:drawing>
          <wp:inline distT="0" distB="0" distL="0" distR="0" wp14:anchorId="3A3B942E" wp14:editId="1AB08553">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14:paraId="24A7E3BC" w14:textId="77777777"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14:paraId="57D85F50" w14:textId="77777777" w:rsidR="006948EB" w:rsidRDefault="006948EB" w:rsidP="00160CB1">
      <w:pPr>
        <w:spacing w:line="360" w:lineRule="auto"/>
        <w:jc w:val="center"/>
        <w:rPr>
          <w:lang w:val="en-US"/>
        </w:rPr>
      </w:pPr>
      <w:r>
        <w:rPr>
          <w:noProof/>
          <w:lang w:eastAsia="ru-RU"/>
        </w:rPr>
        <w:drawing>
          <wp:inline distT="0" distB="0" distL="0" distR="0" wp14:anchorId="00F7881D" wp14:editId="332D7489">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14:paraId="22CD6CDC" w14:textId="77777777"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14:paraId="3DD603DF" w14:textId="77777777" w:rsidR="005D0616" w:rsidRPr="005D0616" w:rsidRDefault="005D0616" w:rsidP="005D0616">
      <w:pPr>
        <w:pStyle w:val="Heading2"/>
      </w:pPr>
      <w:bookmarkStart w:id="8" w:name="_Toc22208628"/>
      <w:r>
        <w:rPr>
          <w:b/>
          <w:sz w:val="28"/>
        </w:rPr>
        <w:t>Работа со структурной таблицей</w:t>
      </w:r>
      <w:bookmarkEnd w:id="8"/>
    </w:p>
    <w:p w14:paraId="565F5495" w14:textId="77777777"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14:paraId="223CB86A" w14:textId="77777777" w:rsidR="00F222D7" w:rsidRDefault="00BB6C42" w:rsidP="00BB6C42">
      <w:pPr>
        <w:spacing w:line="360" w:lineRule="auto"/>
        <w:jc w:val="center"/>
      </w:pPr>
      <w:r>
        <w:rPr>
          <w:noProof/>
          <w:lang w:eastAsia="ru-RU"/>
        </w:rPr>
        <w:drawing>
          <wp:inline distT="0" distB="0" distL="0" distR="0" wp14:anchorId="71DC87DB" wp14:editId="3454CAF7">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E7B7DA6" w14:textId="77777777"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14:paraId="328FF331" w14:textId="77777777" w:rsidR="00F222D7" w:rsidRPr="002A2DE5" w:rsidRDefault="00223283" w:rsidP="00BB6C42">
      <w:pPr>
        <w:spacing w:line="360" w:lineRule="auto"/>
        <w:jc w:val="center"/>
        <w:rPr>
          <w:lang w:val="en-US"/>
        </w:rPr>
      </w:pPr>
      <w:r>
        <w:rPr>
          <w:noProof/>
          <w:lang w:eastAsia="ru-RU"/>
        </w:rPr>
        <w:lastRenderedPageBreak/>
        <w:drawing>
          <wp:inline distT="0" distB="0" distL="0" distR="0" wp14:anchorId="33FB4544" wp14:editId="499D0BE2">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77166E1" w14:textId="77777777"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28DDB033" wp14:editId="5BBD58DC">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14:paraId="3484BBE7" w14:textId="77777777" w:rsidR="00B80834" w:rsidRPr="00B80834" w:rsidRDefault="00B80834" w:rsidP="00B80834">
      <w:pPr>
        <w:pStyle w:val="Heading2"/>
      </w:pPr>
      <w:bookmarkStart w:id="9" w:name="_Toc22208629"/>
      <w:r>
        <w:rPr>
          <w:b/>
          <w:sz w:val="28"/>
        </w:rPr>
        <w:t>Обратная задача</w:t>
      </w:r>
      <w:bookmarkEnd w:id="9"/>
    </w:p>
    <w:p w14:paraId="6329518D" w14:textId="77777777"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r w:rsidR="00744797" w:rsidRPr="00744797">
        <w:t>“&lt;</w:t>
      </w:r>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14:paraId="432A76BF" w14:textId="77777777" w:rsidR="00BF13F8" w:rsidRDefault="00744797" w:rsidP="00B374FE">
      <w:pPr>
        <w:spacing w:line="360" w:lineRule="auto"/>
        <w:jc w:val="center"/>
      </w:pPr>
      <w:r>
        <w:rPr>
          <w:noProof/>
          <w:lang w:eastAsia="ru-RU"/>
        </w:rPr>
        <w:drawing>
          <wp:inline distT="0" distB="0" distL="0" distR="0" wp14:anchorId="0A06E2F1" wp14:editId="453CE40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4F1A6623" w14:textId="77777777"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14:paraId="42CD2402" w14:textId="77777777" w:rsidR="00705A12" w:rsidRDefault="00FC3273" w:rsidP="005E1284">
      <w:pPr>
        <w:spacing w:line="360" w:lineRule="auto"/>
        <w:jc w:val="both"/>
      </w:pPr>
      <w:r>
        <w:rPr>
          <w:noProof/>
          <w:lang w:eastAsia="ru-RU"/>
        </w:rPr>
        <w:drawing>
          <wp:inline distT="0" distB="0" distL="0" distR="0" wp14:anchorId="4C05E93E" wp14:editId="19D1C88A">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14:paraId="52EB2BA7" w14:textId="77777777"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14:paraId="22F69816" w14:textId="77777777" w:rsidR="00705A12" w:rsidRDefault="00E46A00" w:rsidP="00EC2523">
      <w:pPr>
        <w:spacing w:line="360" w:lineRule="auto"/>
        <w:jc w:val="center"/>
      </w:pPr>
      <w:r>
        <w:rPr>
          <w:noProof/>
          <w:lang w:eastAsia="ru-RU"/>
        </w:rPr>
        <w:drawing>
          <wp:inline distT="0" distB="0" distL="0" distR="0" wp14:anchorId="200727E2" wp14:editId="4D91C318">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6935457A" w14:textId="77777777"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14:paraId="3BB75015" w14:textId="77777777" w:rsidR="000F6801" w:rsidRDefault="000B0151" w:rsidP="00960B5B">
      <w:pPr>
        <w:spacing w:line="360" w:lineRule="auto"/>
        <w:jc w:val="center"/>
      </w:pPr>
      <w:r>
        <w:rPr>
          <w:noProof/>
          <w:lang w:eastAsia="ru-RU"/>
        </w:rPr>
        <w:drawing>
          <wp:inline distT="0" distB="0" distL="0" distR="0" wp14:anchorId="6BF6602F" wp14:editId="65D4DD90">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02880BA7" w14:textId="77777777"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14:paraId="3833A6DD" w14:textId="77777777" w:rsidR="007E7A87" w:rsidRPr="007E7A87" w:rsidRDefault="00C27183" w:rsidP="007E7A87">
      <w:pPr>
        <w:spacing w:line="360" w:lineRule="auto"/>
        <w:jc w:val="center"/>
      </w:pPr>
      <w:r>
        <w:rPr>
          <w:noProof/>
          <w:lang w:eastAsia="ru-RU"/>
        </w:rPr>
        <w:lastRenderedPageBreak/>
        <w:drawing>
          <wp:inline distT="0" distB="0" distL="0" distR="0" wp14:anchorId="3244CC22" wp14:editId="145800A2">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14:paraId="309531AC" w14:textId="2EBEAED1"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p>
    <w:p w14:paraId="669F659B" w14:textId="1FAFCC3F"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полученного описанным способом.</w:t>
      </w:r>
    </w:p>
    <w:p w14:paraId="0C09C826" w14:textId="77777777" w:rsidR="002B7954" w:rsidRPr="000800DF" w:rsidRDefault="0067124F" w:rsidP="00705A12">
      <w:pPr>
        <w:spacing w:line="360" w:lineRule="auto"/>
        <w:jc w:val="both"/>
      </w:pPr>
      <w:r>
        <w:rPr>
          <w:noProof/>
          <w:lang w:eastAsia="ru-RU"/>
        </w:rPr>
        <w:lastRenderedPageBreak/>
        <w:drawing>
          <wp:inline distT="0" distB="0" distL="0" distR="0" wp14:anchorId="0F1CF6E2" wp14:editId="65380022">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14:paraId="6E500F4D" w14:textId="77777777"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14:paraId="1067F157" w14:textId="77777777" w:rsidR="000F6801" w:rsidRDefault="002A49EA" w:rsidP="002A49EA">
      <w:pPr>
        <w:spacing w:line="360" w:lineRule="auto"/>
        <w:jc w:val="center"/>
      </w:pPr>
      <w:r>
        <w:rPr>
          <w:noProof/>
          <w:lang w:eastAsia="ru-RU"/>
        </w:rPr>
        <w:drawing>
          <wp:inline distT="0" distB="0" distL="0" distR="0" wp14:anchorId="306A15DC" wp14:editId="70D555E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7EA24D86" w14:textId="77777777"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следует первый период стэка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r w:rsidR="00C56D6F">
        <w:rPr>
          <w:lang w:val="en-US"/>
        </w:rPr>
        <w:t>BeO</w:t>
      </w:r>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434DC64D" wp14:editId="19BD5F27">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0F81338" wp14:editId="1805F9BA">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384A18C1" wp14:editId="0DA48932">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14:paraId="3385135A" w14:textId="77777777" w:rsidR="00E8311F" w:rsidRDefault="004C5BDD" w:rsidP="000D10FE">
      <w:pPr>
        <w:spacing w:line="360" w:lineRule="auto"/>
        <w:jc w:val="center"/>
      </w:pPr>
      <w:r>
        <w:rPr>
          <w:noProof/>
          <w:lang w:eastAsia="ru-RU"/>
        </w:rPr>
        <w:drawing>
          <wp:inline distT="0" distB="0" distL="0" distR="0" wp14:anchorId="7C2FF7E9" wp14:editId="5746A10D">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14:paraId="13443F56" w14:textId="77777777"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r>
        <w:rPr>
          <w:lang w:val="en-US"/>
        </w:rPr>
        <w:t>BeO</w:t>
      </w:r>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стэке,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r w:rsidR="00CF616F">
        <w:rPr>
          <w:lang w:val="en-US"/>
        </w:rPr>
        <w:t>BeO</w:t>
      </w:r>
      <w:r w:rsidR="00CF616F">
        <w:t xml:space="preserve"> толщиной </w:t>
      </w:r>
      <w:r w:rsidR="00CF616F" w:rsidRPr="00CF616F">
        <w:t>1.7</w:t>
      </w:r>
      <w:r w:rsidR="00CF616F" w:rsidRPr="00CF616F">
        <w:rPr>
          <w:i/>
          <w:lang w:val="en-US"/>
        </w:rPr>
        <w:t>x</w:t>
      </w:r>
      <w:r w:rsidR="00CF616F" w:rsidRPr="00CF616F">
        <w:t>.</w:t>
      </w:r>
    </w:p>
    <w:p w14:paraId="3C3E7F57" w14:textId="77777777"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r w:rsidR="007C0098">
        <w:t>стэк</w:t>
      </w:r>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proofErr w:type="spellStart"/>
      <w:r w:rsidR="0094115B">
        <w:rPr>
          <w:lang w:val="en-US"/>
        </w:rPr>
        <w:t>lin</w:t>
      </w:r>
      <w:proofErr w:type="spellEnd"/>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r w:rsidR="00F6153C">
        <w:t>может быть</w:t>
      </w:r>
      <w:r w:rsidR="00112AB8">
        <w:t xml:space="preserve"> как положительной, так и отрицательной величиной</w:t>
      </w:r>
      <w:r w:rsidR="009B6DDA">
        <w:t>, т.е. слои могут становиться толще вглубь стэка,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14:paraId="44A7EF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B9D4FDB" wp14:editId="6D0D601E">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79A7FC24" w14:textId="77777777"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14:paraId="3C80DB67" w14:textId="77777777" w:rsidR="00807E8F" w:rsidRDefault="00A010F6" w:rsidP="00A010F6">
      <w:pPr>
        <w:spacing w:line="360" w:lineRule="auto"/>
        <w:jc w:val="center"/>
      </w:pPr>
      <w:r>
        <w:rPr>
          <w:noProof/>
          <w:lang w:eastAsia="ru-RU"/>
        </w:rPr>
        <w:drawing>
          <wp:inline distT="0" distB="0" distL="0" distR="0" wp14:anchorId="352D5DC1" wp14:editId="28727C86">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366DCEAB" w14:textId="77777777"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14:paraId="2D9E3E34" w14:textId="77777777" w:rsidR="00254F72" w:rsidRDefault="00A30C85" w:rsidP="00705A12">
      <w:pPr>
        <w:spacing w:line="360" w:lineRule="auto"/>
        <w:jc w:val="both"/>
      </w:pPr>
      <w:r>
        <w:rPr>
          <w:noProof/>
          <w:lang w:eastAsia="ru-RU"/>
        </w:rPr>
        <w:drawing>
          <wp:inline distT="0" distB="0" distL="0" distR="0" wp14:anchorId="4B1FD820" wp14:editId="1FB32D5A">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2AC520B1" w14:textId="77777777"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37DF947C" wp14:editId="17503B21">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14:paraId="6783EAEF"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7BF931E8" wp14:editId="21FC981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62848EF2"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">
                  <v:imagedata r:id="rId54" o:title=""/>
                  <v:path arrowok="t"/>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4AD8BB59" w14:textId="77777777"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14:paraId="77982E14" w14:textId="77777777" w:rsidR="00195054" w:rsidRDefault="008E0A88" w:rsidP="00705A12">
      <w:pPr>
        <w:spacing w:line="360" w:lineRule="auto"/>
        <w:jc w:val="both"/>
      </w:pPr>
      <w:r>
        <w:rPr>
          <w:noProof/>
          <w:lang w:eastAsia="ru-RU"/>
        </w:rPr>
        <w:drawing>
          <wp:inline distT="0" distB="0" distL="0" distR="0" wp14:anchorId="72630869" wp14:editId="5C46997B">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242CB2EC" w14:textId="77777777"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14:paraId="61D8D2BC" w14:textId="77777777" w:rsidR="00137DD4" w:rsidRDefault="007F5CF8" w:rsidP="002F4F57">
      <w:pPr>
        <w:spacing w:line="360" w:lineRule="auto"/>
        <w:jc w:val="center"/>
      </w:pPr>
      <w:r>
        <w:rPr>
          <w:noProof/>
          <w:lang w:eastAsia="ru-RU"/>
        </w:rPr>
        <w:lastRenderedPageBreak/>
        <w:drawing>
          <wp:inline distT="0" distB="0" distL="0" distR="0" wp14:anchorId="1B7AEEE9" wp14:editId="562C1159">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14:paraId="56196FAE" w14:textId="77777777"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14:paraId="28DE49F1" w14:textId="77777777" w:rsidR="00137DD4" w:rsidRDefault="00BF3770" w:rsidP="00FD65CD">
      <w:pPr>
        <w:spacing w:line="360" w:lineRule="auto"/>
        <w:jc w:val="center"/>
      </w:pPr>
      <w:r>
        <w:rPr>
          <w:noProof/>
          <w:lang w:eastAsia="ru-RU"/>
        </w:rPr>
        <w:lastRenderedPageBreak/>
        <w:drawing>
          <wp:inline distT="0" distB="0" distL="0" distR="0" wp14:anchorId="73A25FB7" wp14:editId="373EEE43">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14:paraId="72C77352" w14:textId="77777777"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Левенберга-Марквардта.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14:paraId="68A009A5" w14:textId="77777777"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14:paraId="5E9EFEB1" w14:textId="77777777" w:rsidR="00137DD4" w:rsidRDefault="0009380D" w:rsidP="0009380D">
      <w:pPr>
        <w:spacing w:line="360" w:lineRule="auto"/>
        <w:jc w:val="center"/>
      </w:pPr>
      <w:r>
        <w:rPr>
          <w:noProof/>
          <w:lang w:eastAsia="ru-RU"/>
        </w:rPr>
        <w:drawing>
          <wp:inline distT="0" distB="0" distL="0" distR="0" wp14:anchorId="044740B5" wp14:editId="3C8A145B">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149DC0E4" w14:textId="77777777"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14:paraId="02FDB696" w14:textId="77777777" w:rsidR="00137DD4" w:rsidRDefault="0009380D" w:rsidP="00705A12">
      <w:pPr>
        <w:spacing w:line="360" w:lineRule="auto"/>
        <w:jc w:val="both"/>
      </w:pPr>
      <w:r>
        <w:rPr>
          <w:noProof/>
          <w:lang w:eastAsia="ru-RU"/>
        </w:rPr>
        <w:lastRenderedPageBreak/>
        <w:drawing>
          <wp:inline distT="0" distB="0" distL="0" distR="0" wp14:anchorId="183BAE2B" wp14:editId="4495698F">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5A523E1B" w14:textId="77777777"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14:paraId="202572B2" w14:textId="77777777" w:rsidR="00BA6E82" w:rsidRDefault="0009380D" w:rsidP="00705A12">
      <w:pPr>
        <w:spacing w:line="360" w:lineRule="auto"/>
        <w:jc w:val="both"/>
      </w:pPr>
      <w:r>
        <w:rPr>
          <w:noProof/>
          <w:lang w:eastAsia="ru-RU"/>
        </w:rPr>
        <w:drawing>
          <wp:inline distT="0" distB="0" distL="0" distR="0" wp14:anchorId="32FF66CC" wp14:editId="0B175D67">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57ADDBD2" w14:textId="77777777"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14:paraId="43D6FA3B" w14:textId="77777777" w:rsidR="000F6801" w:rsidRDefault="00137DD4" w:rsidP="00705A12">
      <w:pPr>
        <w:spacing w:line="360" w:lineRule="auto"/>
        <w:jc w:val="both"/>
      </w:pPr>
      <w:r>
        <w:rPr>
          <w:noProof/>
          <w:lang w:eastAsia="ru-RU"/>
        </w:rPr>
        <w:drawing>
          <wp:inline distT="0" distB="0" distL="0" distR="0" wp14:anchorId="1A67023A" wp14:editId="7CCD1B52">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294A7556" w14:textId="77777777" w:rsidR="008E0A88" w:rsidRDefault="008E0A88" w:rsidP="008E0A88">
      <w:pPr>
        <w:spacing w:line="360" w:lineRule="auto"/>
        <w:jc w:val="both"/>
      </w:pPr>
      <w:r>
        <w:t>Найденная структура, соответствующая картинке выше, имеет следующие параметры:</w:t>
      </w:r>
    </w:p>
    <w:p w14:paraId="28843E28" w14:textId="77777777" w:rsidR="00137DD4" w:rsidRDefault="00137DD4" w:rsidP="00137DD4">
      <w:pPr>
        <w:spacing w:line="360" w:lineRule="auto"/>
        <w:jc w:val="center"/>
      </w:pPr>
      <w:r>
        <w:rPr>
          <w:noProof/>
          <w:lang w:eastAsia="ru-RU"/>
        </w:rPr>
        <w:drawing>
          <wp:inline distT="0" distB="0" distL="0" distR="0" wp14:anchorId="639E1817" wp14:editId="430F1B92">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74515D2B" w14:textId="77777777"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14:paraId="70703640" w14:textId="77777777" w:rsidR="0079486D" w:rsidRPr="00515F90" w:rsidRDefault="0079486D" w:rsidP="0079486D">
      <w:pPr>
        <w:pStyle w:val="Heading2"/>
      </w:pPr>
      <w:bookmarkStart w:id="10" w:name="_Toc22208630"/>
      <w:r>
        <w:rPr>
          <w:b/>
          <w:sz w:val="28"/>
        </w:rPr>
        <w:t>Дополнительные экспериментальные кривые</w:t>
      </w:r>
      <w:bookmarkEnd w:id="10"/>
    </w:p>
    <w:p w14:paraId="1BDE2A5E" w14:textId="77777777"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14:paraId="350C0807" w14:textId="77777777" w:rsidR="00B66CDF" w:rsidRPr="00B66CDF" w:rsidRDefault="00B66CDF" w:rsidP="00B66CDF">
      <w:pPr>
        <w:spacing w:line="360" w:lineRule="auto"/>
        <w:jc w:val="center"/>
        <w:rPr>
          <w:lang w:val="en-US"/>
        </w:rPr>
      </w:pPr>
      <w:r>
        <w:rPr>
          <w:noProof/>
          <w:lang w:eastAsia="ru-RU"/>
        </w:rPr>
        <w:drawing>
          <wp:inline distT="0" distB="0" distL="0" distR="0" wp14:anchorId="35A19B7D" wp14:editId="13D6D006">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299CD102" w14:textId="77777777"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Sample D364 Mo_Be spectral 88deg.txt”</w:t>
      </w:r>
      <w:r w:rsidR="00C322E2">
        <w:t>, который также прилагается к программе.</w:t>
      </w:r>
    </w:p>
    <w:p w14:paraId="000AF2C0" w14:textId="77777777" w:rsidR="00436DFB" w:rsidRPr="00C322E2" w:rsidRDefault="00436DFB" w:rsidP="00D542A6">
      <w:pPr>
        <w:spacing w:line="360" w:lineRule="auto"/>
        <w:jc w:val="both"/>
      </w:pPr>
      <w:r>
        <w:rPr>
          <w:noProof/>
          <w:lang w:eastAsia="ru-RU"/>
        </w:rPr>
        <w:lastRenderedPageBreak/>
        <w:drawing>
          <wp:inline distT="0" distB="0" distL="0" distR="0" wp14:anchorId="32F71FD7" wp14:editId="4D8D54A5">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3F0F6BFE" w14:textId="77777777"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14:paraId="4DAECA9D" w14:textId="77777777" w:rsidR="00D542A6" w:rsidRDefault="0060062A" w:rsidP="00705A12">
      <w:pPr>
        <w:spacing w:line="360" w:lineRule="auto"/>
        <w:jc w:val="both"/>
      </w:pPr>
      <w:r>
        <w:rPr>
          <w:noProof/>
          <w:lang w:eastAsia="ru-RU"/>
        </w:rPr>
        <w:lastRenderedPageBreak/>
        <w:drawing>
          <wp:inline distT="0" distB="0" distL="0" distR="0" wp14:anchorId="41F51A1A" wp14:editId="72F74151">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459FBA42" w14:textId="77777777"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14:paraId="1BB94BEC" w14:textId="77777777" w:rsidR="00940577" w:rsidRDefault="00940577" w:rsidP="00940577">
      <w:pPr>
        <w:spacing w:line="360" w:lineRule="auto"/>
        <w:jc w:val="center"/>
      </w:pPr>
      <w:r>
        <w:rPr>
          <w:noProof/>
          <w:lang w:eastAsia="ru-RU"/>
        </w:rPr>
        <w:drawing>
          <wp:inline distT="0" distB="0" distL="0" distR="0" wp14:anchorId="1291B385" wp14:editId="7AA0A8C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2EA25D53" w14:textId="77777777"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0078456C" wp14:editId="210BF36A">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6285DF4E" wp14:editId="44D4A8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14:paraId="25E302A9" w14:textId="77777777" w:rsidR="00B80834" w:rsidRPr="00515F90" w:rsidRDefault="007D1262" w:rsidP="007D1262">
      <w:pPr>
        <w:pStyle w:val="Heading2"/>
      </w:pPr>
      <w:bookmarkStart w:id="11" w:name="_Toc22208631"/>
      <w:r>
        <w:rPr>
          <w:b/>
          <w:sz w:val="28"/>
        </w:rPr>
        <w:t>Задание апериодической структуры</w:t>
      </w:r>
      <w:bookmarkEnd w:id="11"/>
    </w:p>
    <w:p w14:paraId="10E9C824" w14:textId="77777777"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2D592988" wp14:editId="509B10F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14:paraId="73AFD023" w14:textId="77777777" w:rsidR="00891E00" w:rsidRDefault="00C74014" w:rsidP="00C74014">
      <w:pPr>
        <w:spacing w:line="360" w:lineRule="auto"/>
        <w:jc w:val="center"/>
      </w:pPr>
      <w:r>
        <w:rPr>
          <w:noProof/>
          <w:lang w:eastAsia="ru-RU"/>
        </w:rPr>
        <w:drawing>
          <wp:inline distT="0" distB="0" distL="0" distR="0" wp14:anchorId="67E67CF0" wp14:editId="1053FFA6">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3AD0BE5C" w14:textId="77777777"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14:paraId="75239BC5" w14:textId="77777777" w:rsidR="00891E00" w:rsidRPr="00891E00" w:rsidRDefault="00C74014" w:rsidP="00C74014">
      <w:pPr>
        <w:spacing w:line="360" w:lineRule="auto"/>
        <w:jc w:val="center"/>
      </w:pPr>
      <w:r>
        <w:rPr>
          <w:noProof/>
          <w:lang w:eastAsia="ru-RU"/>
        </w:rPr>
        <w:lastRenderedPageBreak/>
        <w:drawing>
          <wp:inline distT="0" distB="0" distL="0" distR="0" wp14:anchorId="01832B78" wp14:editId="20275BDC">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721BD84A" w14:textId="77777777"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14:paraId="31457550" w14:textId="77777777" w:rsidR="00B54B64" w:rsidRDefault="005A611E" w:rsidP="00705A12">
      <w:pPr>
        <w:spacing w:line="360" w:lineRule="auto"/>
        <w:jc w:val="both"/>
      </w:pPr>
      <w:r>
        <w:rPr>
          <w:noProof/>
          <w:lang w:eastAsia="ru-RU"/>
        </w:rPr>
        <w:lastRenderedPageBreak/>
        <w:drawing>
          <wp:inline distT="0" distB="0" distL="0" distR="0" wp14:anchorId="20FBC26B" wp14:editId="755E4A63">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50B23D3A" w14:textId="77777777"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D58B369" wp14:editId="0EE7938C">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14:paraId="60E3B8A1" w14:textId="77777777" w:rsidR="0032497F" w:rsidRDefault="00FA39C6" w:rsidP="00FA39C6">
      <w:pPr>
        <w:spacing w:line="360" w:lineRule="auto"/>
        <w:jc w:val="center"/>
      </w:pPr>
      <w:r>
        <w:rPr>
          <w:noProof/>
          <w:lang w:eastAsia="ru-RU"/>
        </w:rPr>
        <w:lastRenderedPageBreak/>
        <w:drawing>
          <wp:inline distT="0" distB="0" distL="0" distR="0" wp14:anchorId="65141183" wp14:editId="4DF0BC82">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14:paraId="1B2EDB2C" w14:textId="77777777"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14:paraId="6F9AE2ED" w14:textId="77777777" w:rsidR="00B54B64" w:rsidRDefault="0005311F" w:rsidP="0005311F">
      <w:pPr>
        <w:spacing w:line="360" w:lineRule="auto"/>
        <w:jc w:val="center"/>
      </w:pPr>
      <w:r>
        <w:rPr>
          <w:noProof/>
          <w:lang w:eastAsia="ru-RU"/>
        </w:rPr>
        <w:drawing>
          <wp:inline distT="0" distB="0" distL="0" distR="0" wp14:anchorId="277CB2FA" wp14:editId="75EADBF0">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14:paraId="240083ED" w14:textId="77777777"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14:paraId="42D1EF3E" w14:textId="77777777" w:rsidR="00B54B64" w:rsidRDefault="0005311F" w:rsidP="0005311F">
      <w:pPr>
        <w:spacing w:line="360" w:lineRule="auto"/>
        <w:jc w:val="center"/>
      </w:pPr>
      <w:r>
        <w:rPr>
          <w:noProof/>
          <w:lang w:eastAsia="ru-RU"/>
        </w:rPr>
        <w:lastRenderedPageBreak/>
        <w:drawing>
          <wp:inline distT="0" distB="0" distL="0" distR="0" wp14:anchorId="4E046C17" wp14:editId="1AB38965">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0AD3F6B1" w14:textId="77777777" w:rsidR="00E94F77" w:rsidRPr="00515F90" w:rsidRDefault="00E94F77" w:rsidP="00E94F77">
      <w:pPr>
        <w:pStyle w:val="Heading2"/>
      </w:pPr>
      <w:bookmarkStart w:id="12" w:name="_Toc22208632"/>
      <w:r>
        <w:rPr>
          <w:b/>
          <w:sz w:val="28"/>
        </w:rPr>
        <w:t>Сохранение и загрузка</w:t>
      </w:r>
      <w:bookmarkEnd w:id="12"/>
      <w:r w:rsidR="005A6968">
        <w:rPr>
          <w:b/>
          <w:sz w:val="28"/>
        </w:rPr>
        <w:t xml:space="preserve"> </w:t>
      </w:r>
    </w:p>
    <w:p w14:paraId="00AB9DA0" w14:textId="77777777"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r w:rsidRPr="00D75E15">
        <w:t>“.</w:t>
      </w:r>
      <w:r>
        <w:rPr>
          <w:lang w:val="en-US"/>
        </w:rPr>
        <w:t>fit</w:t>
      </w:r>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14:paraId="52CAB4E0" w14:textId="77777777" w:rsidR="005A6968" w:rsidRDefault="005A6968" w:rsidP="005A6968">
      <w:pPr>
        <w:spacing w:line="360" w:lineRule="auto"/>
        <w:jc w:val="center"/>
      </w:pPr>
      <w:r>
        <w:rPr>
          <w:noProof/>
          <w:lang w:eastAsia="ru-RU"/>
        </w:rPr>
        <w:drawing>
          <wp:inline distT="0" distB="0" distL="0" distR="0" wp14:anchorId="74AAB5C4" wp14:editId="540C0462">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14:paraId="4589E698" w14:textId="77777777"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14:paraId="566025C4" w14:textId="77777777" w:rsidR="009118B8" w:rsidRDefault="009118B8" w:rsidP="0065199B">
      <w:pPr>
        <w:spacing w:line="360" w:lineRule="auto"/>
        <w:jc w:val="both"/>
      </w:pPr>
    </w:p>
    <w:p w14:paraId="4195B428" w14:textId="77777777"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14:paraId="272D4836" w14:textId="77777777"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14:paraId="0F3805C1" w14:textId="77777777" w:rsidR="00CB2C32" w:rsidRPr="00350D83" w:rsidRDefault="00CB2C32" w:rsidP="00FC23AE">
      <w:pPr>
        <w:pStyle w:val="ListParagraph"/>
        <w:spacing w:line="360" w:lineRule="auto"/>
        <w:ind w:left="567"/>
        <w:jc w:val="both"/>
        <w:outlineLvl w:val="0"/>
        <w:rPr>
          <w:b/>
          <w:sz w:val="28"/>
        </w:rPr>
      </w:pPr>
      <w:bookmarkStart w:id="13" w:name="_Toc22208633"/>
      <w:r>
        <w:rPr>
          <w:b/>
          <w:sz w:val="28"/>
        </w:rPr>
        <w:t>Полное описание</w:t>
      </w:r>
      <w:bookmarkEnd w:id="13"/>
    </w:p>
    <w:p w14:paraId="73417130" w14:textId="77777777" w:rsidR="00887883" w:rsidRDefault="00751627" w:rsidP="00FC23AE">
      <w:pPr>
        <w:spacing w:line="360" w:lineRule="auto"/>
        <w:ind w:firstLine="567"/>
        <w:jc w:val="both"/>
      </w:pPr>
      <w:r w:rsidRPr="00942CAE">
        <w:t>&lt;</w:t>
      </w:r>
      <w:r>
        <w:t xml:space="preserve"> </w:t>
      </w:r>
      <w:r w:rsidRPr="00942CAE">
        <w:t>in</w:t>
      </w:r>
      <w:r w:rsidR="00EB3626" w:rsidRPr="00942CAE">
        <w:t xml:space="preserve"> </w:t>
      </w:r>
      <w:r>
        <w:rPr>
          <w:lang w:val="en-US"/>
        </w:rPr>
        <w:t>progress</w:t>
      </w:r>
      <w:r>
        <w:t xml:space="preserve"> </w:t>
      </w:r>
      <w:r w:rsidRPr="00942CAE">
        <w:t>&gt;</w:t>
      </w:r>
    </w:p>
    <w:p w14:paraId="30A0217E" w14:textId="77777777" w:rsidR="00713C8F" w:rsidRDefault="00713C8F" w:rsidP="00FC23AE">
      <w:pPr>
        <w:spacing w:line="360" w:lineRule="auto"/>
        <w:ind w:firstLine="567"/>
        <w:jc w:val="both"/>
      </w:pPr>
    </w:p>
    <w:p w14:paraId="0A31BDB6" w14:textId="77777777" w:rsidR="00713C8F" w:rsidRPr="00EB3626" w:rsidRDefault="00713C8F" w:rsidP="00FC23AE">
      <w:pPr>
        <w:spacing w:line="360" w:lineRule="auto"/>
        <w:ind w:firstLine="567"/>
        <w:jc w:val="both"/>
      </w:pPr>
    </w:p>
    <w:p w14:paraId="3147A7EA" w14:textId="77777777" w:rsidR="00CB2C32" w:rsidRPr="002B7954" w:rsidRDefault="00CB2C32" w:rsidP="00FC23AE">
      <w:pPr>
        <w:pStyle w:val="ListParagraph"/>
        <w:spacing w:line="360" w:lineRule="auto"/>
        <w:ind w:left="567"/>
        <w:jc w:val="both"/>
        <w:outlineLvl w:val="0"/>
        <w:rPr>
          <w:b/>
          <w:sz w:val="28"/>
        </w:rPr>
      </w:pPr>
      <w:bookmarkStart w:id="14" w:name="_Toc22208634"/>
      <w:r>
        <w:rPr>
          <w:b/>
          <w:sz w:val="28"/>
        </w:rPr>
        <w:lastRenderedPageBreak/>
        <w:t>История</w:t>
      </w:r>
      <w:r w:rsidRPr="002B7954">
        <w:rPr>
          <w:b/>
          <w:sz w:val="28"/>
        </w:rPr>
        <w:t xml:space="preserve"> </w:t>
      </w:r>
      <w:r>
        <w:rPr>
          <w:b/>
          <w:sz w:val="28"/>
        </w:rPr>
        <w:t>версий</w:t>
      </w:r>
      <w:bookmarkEnd w:id="14"/>
    </w:p>
    <w:p w14:paraId="250189B6" w14:textId="77777777" w:rsidR="00887883" w:rsidRDefault="00887883" w:rsidP="008609E4">
      <w:pPr>
        <w:pStyle w:val="ListParagraph"/>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14:paraId="470CCC74" w14:textId="77777777" w:rsidR="008609E4" w:rsidRPr="006F0987" w:rsidRDefault="008609E4" w:rsidP="006F0987">
      <w:pPr>
        <w:pStyle w:val="ListParagraph"/>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14:paraId="510C66F7" w14:textId="77777777" w:rsidR="008609E4" w:rsidRPr="00C86024" w:rsidRDefault="008609E4" w:rsidP="00C86024">
      <w:pPr>
        <w:pStyle w:val="ListParagraph"/>
        <w:numPr>
          <w:ilvl w:val="1"/>
          <w:numId w:val="3"/>
        </w:numPr>
        <w:spacing w:line="276" w:lineRule="auto"/>
        <w:ind w:left="1276" w:hanging="283"/>
        <w:jc w:val="both"/>
      </w:pPr>
      <w:r w:rsidRPr="00C86024">
        <w:t>Исправлены различные ошибки.</w:t>
      </w:r>
    </w:p>
    <w:p w14:paraId="63D6EFFD" w14:textId="77777777" w:rsidR="008609E4" w:rsidRPr="008609E4" w:rsidRDefault="008609E4" w:rsidP="00C86024">
      <w:pPr>
        <w:pStyle w:val="ListParagraph"/>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14:paraId="47C1AA15" w14:textId="77777777" w:rsidR="008609E4" w:rsidRPr="00C86024" w:rsidRDefault="008609E4" w:rsidP="00C86024">
      <w:pPr>
        <w:pStyle w:val="ListParagraph"/>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14:paraId="6BA6B40E" w14:textId="77777777" w:rsidR="008609E4" w:rsidRPr="008609E4" w:rsidRDefault="008609E4" w:rsidP="00C86024">
      <w:pPr>
        <w:pStyle w:val="ListParagraph"/>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14:paraId="75566169" w14:textId="77777777" w:rsidR="008609E4" w:rsidRPr="008609E4" w:rsidRDefault="008609E4" w:rsidP="00C86024">
      <w:pPr>
        <w:pStyle w:val="ListParagraph"/>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14:paraId="0DE401BE" w14:textId="77777777" w:rsidR="008609E4" w:rsidRPr="008609E4" w:rsidRDefault="008609E4" w:rsidP="00C86024">
      <w:pPr>
        <w:pStyle w:val="ListParagraph"/>
        <w:numPr>
          <w:ilvl w:val="1"/>
          <w:numId w:val="3"/>
        </w:numPr>
        <w:spacing w:line="276" w:lineRule="auto"/>
        <w:ind w:left="1276" w:hanging="283"/>
        <w:jc w:val="both"/>
      </w:pPr>
      <w:r w:rsidRPr="008609E4">
        <w:t>Предупреждение при перезаписи файлов из предыдущих версий.</w:t>
      </w:r>
    </w:p>
    <w:p w14:paraId="7F238E97" w14:textId="77777777" w:rsidR="008609E4" w:rsidRPr="008609E4" w:rsidRDefault="008609E4" w:rsidP="00C86024">
      <w:pPr>
        <w:pStyle w:val="ListParagraph"/>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14:paraId="12223C61" w14:textId="77777777" w:rsidR="008609E4" w:rsidRPr="006A4969" w:rsidRDefault="008609E4" w:rsidP="00C86024">
      <w:pPr>
        <w:pStyle w:val="ListParagraph"/>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14:paraId="46732317" w14:textId="77777777" w:rsidR="008609E4" w:rsidRPr="006A4969" w:rsidRDefault="008609E4" w:rsidP="00C86024">
      <w:pPr>
        <w:pStyle w:val="ListParagraph"/>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14:paraId="4A15F8A1" w14:textId="77777777" w:rsidR="008609E4" w:rsidRPr="006A4969" w:rsidRDefault="008609E4" w:rsidP="00C86024">
      <w:pPr>
        <w:pStyle w:val="ListParagraph"/>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14:paraId="47F01912"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а возможность максимизации интеграла </w:t>
      </w:r>
      <w:r w:rsidR="00262EF6" w:rsidRPr="006A4969">
        <w:t>от</w:t>
      </w:r>
      <w:r w:rsidRPr="006A4969">
        <w:t xml:space="preserve"> кривой</w:t>
      </w:r>
      <w:r w:rsidR="000A7B3D" w:rsidRPr="006A4969">
        <w:t xml:space="preserve"> </w:t>
      </w:r>
      <w:r w:rsidRPr="006A4969">
        <w:t>отражения с функцией источника</w:t>
      </w:r>
      <w:r w:rsidR="00262EF6" w:rsidRPr="006A4969">
        <w:t>.</w:t>
      </w:r>
    </w:p>
    <w:p w14:paraId="60FEA68C"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ы настройки алгоритмов </w:t>
      </w:r>
      <w:r w:rsidR="00262EF6" w:rsidRPr="006A4969">
        <w:t>фиттинга.</w:t>
      </w:r>
    </w:p>
    <w:p w14:paraId="24482EFD" w14:textId="77777777" w:rsidR="008609E4" w:rsidRPr="006A4969" w:rsidRDefault="008609E4" w:rsidP="00C86024">
      <w:pPr>
        <w:pStyle w:val="ListParagraph"/>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14:paraId="003F697E" w14:textId="77777777" w:rsidR="006A4969" w:rsidRPr="006A4969" w:rsidRDefault="00CB58B6" w:rsidP="00652077">
      <w:pPr>
        <w:pStyle w:val="ListParagraph"/>
        <w:numPr>
          <w:ilvl w:val="1"/>
          <w:numId w:val="3"/>
        </w:numPr>
        <w:spacing w:line="276" w:lineRule="auto"/>
        <w:ind w:left="1276" w:hanging="283"/>
        <w:jc w:val="both"/>
      </w:pPr>
      <w:r w:rsidRPr="006A4969">
        <w:t>В базу оптических констант добавлены файлы Cr_delmotte.nk, Pt_soufli.nk, Be_svechnikov.nk.</w:t>
      </w:r>
    </w:p>
    <w:p w14:paraId="1BBEC87D" w14:textId="77777777" w:rsidR="006A4969" w:rsidRPr="006A4969" w:rsidRDefault="006A4969" w:rsidP="006A4969">
      <w:pPr>
        <w:pStyle w:val="ListParagraph"/>
        <w:spacing w:line="276" w:lineRule="auto"/>
        <w:ind w:left="1276"/>
        <w:jc w:val="both"/>
      </w:pPr>
    </w:p>
    <w:p w14:paraId="011E225B" w14:textId="77777777" w:rsidR="006A4969" w:rsidRPr="006A4969" w:rsidRDefault="00F70559" w:rsidP="006A4969">
      <w:pPr>
        <w:pStyle w:val="ListParagraph"/>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14:paraId="7C18AEBC"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14:paraId="59F44C8C"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В базу оптических констант добавлены файлы Sc_larruquert.nk, ScSi.nk, Sc5Si3.nk, Sc3Si5.nk, расширен диапазон MoSi2.nk, расширен диапазон Sc.nk</w:t>
      </w:r>
      <w:r w:rsidRPr="006A4969">
        <w:t>.</w:t>
      </w:r>
    </w:p>
    <w:p w14:paraId="0C296B9B"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14:paraId="2C11DD7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14:paraId="446B0FD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14:paraId="5A4BF94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14:paraId="2FA820B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14:paraId="5FFCF914"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14:paraId="06EC6F3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14:paraId="3773BA52"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14:paraId="6DBFA2BE" w14:textId="77777777" w:rsidR="008609E4" w:rsidRPr="004F0E82" w:rsidRDefault="008609E4" w:rsidP="008609E4">
      <w:pPr>
        <w:pStyle w:val="ListParagraph"/>
        <w:numPr>
          <w:ilvl w:val="0"/>
          <w:numId w:val="3"/>
        </w:numPr>
        <w:spacing w:line="360" w:lineRule="auto"/>
        <w:ind w:left="851" w:hanging="273"/>
        <w:jc w:val="both"/>
      </w:pPr>
    </w:p>
    <w:p w14:paraId="6BD353BF" w14:textId="77777777" w:rsidR="006E2501" w:rsidRPr="00942CAE" w:rsidRDefault="006E2501" w:rsidP="00FC23AE">
      <w:pPr>
        <w:pStyle w:val="ListParagraph"/>
        <w:spacing w:line="360" w:lineRule="auto"/>
        <w:ind w:left="567"/>
        <w:jc w:val="both"/>
        <w:outlineLvl w:val="0"/>
        <w:rPr>
          <w:b/>
          <w:sz w:val="28"/>
          <w:lang w:val="en-US"/>
        </w:rPr>
      </w:pPr>
      <w:bookmarkStart w:id="15" w:name="_Toc22208635"/>
      <w:r>
        <w:rPr>
          <w:b/>
          <w:sz w:val="28"/>
        </w:rPr>
        <w:lastRenderedPageBreak/>
        <w:t>Ссылки</w:t>
      </w:r>
      <w:bookmarkEnd w:id="15"/>
    </w:p>
    <w:p w14:paraId="2540C8FD" w14:textId="77777777" w:rsidR="000704EE" w:rsidRPr="00881413" w:rsidRDefault="00A92CE6" w:rsidP="000704EE">
      <w:pPr>
        <w:widowControl w:val="0"/>
        <w:autoSpaceDE w:val="0"/>
        <w:autoSpaceDN w:val="0"/>
        <w:adjustRightInd w:val="0"/>
        <w:spacing w:line="360" w:lineRule="auto"/>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881413">
        <w:rPr>
          <w:noProof/>
          <w:szCs w:val="24"/>
          <w:lang w:val="en-US"/>
        </w:rPr>
        <w:t xml:space="preserve">1. </w:t>
      </w:r>
      <w:r w:rsidR="000704EE" w:rsidRPr="00881413">
        <w:rPr>
          <w:noProof/>
          <w:szCs w:val="24"/>
          <w:lang w:val="en-US"/>
        </w:rPr>
        <w:tab/>
        <w:t xml:space="preserve">D. Windt, "IMD—Software for modeling the optical properties of multilayer films," Comput. Phys. </w:t>
      </w:r>
      <w:r w:rsidR="000704EE" w:rsidRPr="00881413">
        <w:rPr>
          <w:b/>
          <w:bCs/>
          <w:noProof/>
          <w:szCs w:val="24"/>
          <w:lang w:val="en-US"/>
        </w:rPr>
        <w:t>12</w:t>
      </w:r>
      <w:r w:rsidR="000704EE" w:rsidRPr="00881413">
        <w:rPr>
          <w:noProof/>
          <w:szCs w:val="24"/>
          <w:lang w:val="en-US"/>
        </w:rPr>
        <w:t>(4), 360 (1998).</w:t>
      </w:r>
    </w:p>
    <w:p w14:paraId="416B5C77"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2. </w:t>
      </w:r>
      <w:r w:rsidRPr="00881413">
        <w:rPr>
          <w:noProof/>
          <w:szCs w:val="24"/>
          <w:lang w:val="en-US"/>
        </w:rPr>
        <w:tab/>
        <w:t xml:space="preserve">M. Björck and G. Andersson, "GenX : an extensible X-ray reflectivity refinement program utilizing differential evolution," J. Appl. Crystallogr. </w:t>
      </w:r>
      <w:r w:rsidRPr="00881413">
        <w:rPr>
          <w:b/>
          <w:bCs/>
          <w:noProof/>
          <w:szCs w:val="24"/>
          <w:lang w:val="en-US"/>
        </w:rPr>
        <w:t>40</w:t>
      </w:r>
      <w:r w:rsidRPr="00881413">
        <w:rPr>
          <w:noProof/>
          <w:szCs w:val="24"/>
          <w:lang w:val="en-US"/>
        </w:rPr>
        <w:t>(6), 1174–1178 (2007).</w:t>
      </w:r>
    </w:p>
    <w:p w14:paraId="4EC710C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3. </w:t>
      </w:r>
      <w:r w:rsidRPr="00881413">
        <w:rPr>
          <w:noProof/>
          <w:szCs w:val="24"/>
          <w:lang w:val="en-US"/>
        </w:rPr>
        <w:tab/>
        <w:t xml:space="preserve">G. Vignaud and A. Gibaud, "REFLEX : a program for the analysis of specular X-ray and neutron reflectivity data," J. Appl. Crystallogr. </w:t>
      </w:r>
      <w:r w:rsidRPr="00881413">
        <w:rPr>
          <w:b/>
          <w:bCs/>
          <w:noProof/>
          <w:szCs w:val="24"/>
          <w:lang w:val="en-US"/>
        </w:rPr>
        <w:t>52</w:t>
      </w:r>
      <w:r w:rsidRPr="00881413">
        <w:rPr>
          <w:noProof/>
          <w:szCs w:val="24"/>
          <w:lang w:val="en-US"/>
        </w:rPr>
        <w:t>(1), 201–213 (2019).</w:t>
      </w:r>
    </w:p>
    <w:p w14:paraId="45DC84E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4. </w:t>
      </w:r>
      <w:r w:rsidRPr="00881413">
        <w:rPr>
          <w:noProof/>
          <w:szCs w:val="24"/>
          <w:lang w:val="en-US"/>
        </w:rPr>
        <w:tab/>
        <w:t>C. Durniak, M. Ganeva, G. Pospelov, W. Van Herck, J. Wuttke, and D. Yurov, "BornAgain — Software for simulating and fitting X-ray and neutron small-angle scattering at grazing incidence," http://www.bornagainproject.org (n.d.).</w:t>
      </w:r>
    </w:p>
    <w:p w14:paraId="37E46CFD" w14:textId="77777777" w:rsidR="000704EE" w:rsidRPr="000704EE" w:rsidRDefault="000704EE" w:rsidP="000704EE">
      <w:pPr>
        <w:widowControl w:val="0"/>
        <w:autoSpaceDE w:val="0"/>
        <w:autoSpaceDN w:val="0"/>
        <w:adjustRightInd w:val="0"/>
        <w:spacing w:line="360" w:lineRule="auto"/>
        <w:ind w:left="640" w:hanging="640"/>
        <w:rPr>
          <w:noProof/>
        </w:rPr>
      </w:pPr>
      <w:r w:rsidRPr="00881413">
        <w:rPr>
          <w:noProof/>
          <w:szCs w:val="24"/>
          <w:lang w:val="en-US"/>
        </w:rPr>
        <w:t xml:space="preserve">5. </w:t>
      </w:r>
      <w:r w:rsidRPr="00881413">
        <w:rPr>
          <w:noProof/>
          <w:szCs w:val="24"/>
          <w:lang w:val="en-US"/>
        </w:rPr>
        <w:tab/>
        <w:t xml:space="preserve">M. Svechnikov, "Multifitting : software for the reflectometric reconstruction of multilayer nanofilms," J. Appl. </w:t>
      </w:r>
      <w:r w:rsidRPr="000704EE">
        <w:rPr>
          <w:noProof/>
          <w:szCs w:val="24"/>
        </w:rPr>
        <w:t xml:space="preserve">Crystallogr. </w:t>
      </w:r>
      <w:r w:rsidRPr="000704EE">
        <w:rPr>
          <w:b/>
          <w:bCs/>
          <w:noProof/>
          <w:szCs w:val="24"/>
        </w:rPr>
        <w:t>53</w:t>
      </w:r>
      <w:r w:rsidRPr="000704EE">
        <w:rPr>
          <w:noProof/>
          <w:szCs w:val="24"/>
        </w:rPr>
        <w:t>(1), 244–252 (2020).</w:t>
      </w:r>
    </w:p>
    <w:p w14:paraId="5135E72C" w14:textId="77777777"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478767578">
    <w:abstractNumId w:val="0"/>
  </w:num>
  <w:num w:numId="2" w16cid:durableId="415054840">
    <w:abstractNumId w:val="2"/>
  </w:num>
  <w:num w:numId="3" w16cid:durableId="1039740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1725"/>
    <w:rsid w:val="00386FB1"/>
    <w:rsid w:val="003A5A0A"/>
    <w:rsid w:val="003B16FC"/>
    <w:rsid w:val="003B1E9D"/>
    <w:rsid w:val="003C3F3E"/>
    <w:rsid w:val="003D1FD9"/>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0506"/>
    <w:rsid w:val="00511603"/>
    <w:rsid w:val="00515F90"/>
    <w:rsid w:val="00516481"/>
    <w:rsid w:val="00531253"/>
    <w:rsid w:val="00540D45"/>
    <w:rsid w:val="005425C1"/>
    <w:rsid w:val="00544FBF"/>
    <w:rsid w:val="00551D90"/>
    <w:rsid w:val="00567231"/>
    <w:rsid w:val="00573E21"/>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A1A37"/>
    <w:rsid w:val="006A21ED"/>
    <w:rsid w:val="006A4969"/>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141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4525"/>
    <w:rsid w:val="009E63AD"/>
    <w:rsid w:val="009F70C2"/>
    <w:rsid w:val="00A010F6"/>
    <w:rsid w:val="00A038B9"/>
    <w:rsid w:val="00A03DC2"/>
    <w:rsid w:val="00A25328"/>
    <w:rsid w:val="00A30C85"/>
    <w:rsid w:val="00A602FC"/>
    <w:rsid w:val="00A63813"/>
    <w:rsid w:val="00A658B1"/>
    <w:rsid w:val="00A72C45"/>
    <w:rsid w:val="00A81501"/>
    <w:rsid w:val="00A90904"/>
    <w:rsid w:val="00A92CE6"/>
    <w:rsid w:val="00A94135"/>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2477C"/>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3DCA"/>
    <w:rsid w:val="00D052E4"/>
    <w:rsid w:val="00D12FEA"/>
    <w:rsid w:val="00D14F07"/>
    <w:rsid w:val="00D161C0"/>
    <w:rsid w:val="00D163EC"/>
    <w:rsid w:val="00D22AB6"/>
    <w:rsid w:val="00D30A7E"/>
    <w:rsid w:val="00D3179F"/>
    <w:rsid w:val="00D47088"/>
    <w:rsid w:val="00D50216"/>
    <w:rsid w:val="00D542A6"/>
    <w:rsid w:val="00D604F6"/>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C9E41"/>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6227</Words>
  <Characters>3549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Svechnikov, Mikhail Vladimirovich</cp:lastModifiedBy>
  <cp:revision>411</cp:revision>
  <cp:lastPrinted>2020-02-21T13:22:00Z</cp:lastPrinted>
  <dcterms:created xsi:type="dcterms:W3CDTF">2019-06-20T07:03:00Z</dcterms:created>
  <dcterms:modified xsi:type="dcterms:W3CDTF">2022-11-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